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620EF" w:rsidRPr="00970415" w:rsidRDefault="003620EF" w:rsidP="004E7BB9">
      <w:pPr>
        <w:spacing w:after="360" w:line="240" w:lineRule="auto"/>
        <w:jc w:val="center"/>
        <w:outlineLvl w:val="0"/>
        <w:rPr>
          <w:rFonts w:ascii="Times New Roman" w:hAnsi="Times New Roman"/>
          <w:b/>
          <w:i/>
          <w:sz w:val="32"/>
          <w:szCs w:val="32"/>
          <w:lang w:val="en-US"/>
        </w:rPr>
      </w:pPr>
      <w:bookmarkStart w:id="0" w:name="_GoBack"/>
      <w:bookmarkEnd w:id="0"/>
      <w:r w:rsidRPr="00970415">
        <w:rPr>
          <w:rFonts w:ascii="Times New Roman" w:hAnsi="Times New Roman"/>
          <w:b/>
          <w:i/>
          <w:sz w:val="32"/>
          <w:szCs w:val="32"/>
          <w:lang w:val="en-US"/>
        </w:rPr>
        <w:t>Supplementary Material</w:t>
      </w:r>
    </w:p>
    <w:p w:rsidR="003620EF" w:rsidRPr="00853606" w:rsidRDefault="003620EF" w:rsidP="003620EF">
      <w:pPr>
        <w:spacing w:after="480" w:line="240" w:lineRule="auto"/>
        <w:jc w:val="center"/>
        <w:outlineLvl w:val="0"/>
        <w:rPr>
          <w:rFonts w:ascii="Times New Roman" w:hAnsi="Times New Roman"/>
          <w:b/>
          <w:sz w:val="32"/>
          <w:szCs w:val="32"/>
          <w:lang w:val="en-US"/>
        </w:rPr>
      </w:pPr>
      <w:r w:rsidRPr="00853606">
        <w:rPr>
          <w:rFonts w:ascii="Times New Roman" w:hAnsi="Times New Roman"/>
          <w:b/>
          <w:sz w:val="32"/>
          <w:szCs w:val="32"/>
          <w:lang w:val="en-US"/>
        </w:rPr>
        <w:t>Oral contraceptives impair complex emotion recognition in healthy women</w:t>
      </w:r>
    </w:p>
    <w:p w:rsidR="003620EF" w:rsidRPr="00853606" w:rsidRDefault="003620EF" w:rsidP="003620EF">
      <w:pPr>
        <w:spacing w:line="240" w:lineRule="auto"/>
        <w:ind w:right="-284"/>
        <w:jc w:val="left"/>
        <w:rPr>
          <w:rFonts w:ascii="Times New Roman" w:hAnsi="Times New Roman"/>
          <w:b/>
          <w:lang w:val="en-US"/>
        </w:rPr>
      </w:pPr>
      <w:proofErr w:type="spellStart"/>
      <w:r w:rsidRPr="00853606">
        <w:rPr>
          <w:rFonts w:ascii="Times New Roman" w:hAnsi="Times New Roman"/>
          <w:b/>
          <w:lang w:val="en-US"/>
        </w:rPr>
        <w:t>Rike</w:t>
      </w:r>
      <w:proofErr w:type="spellEnd"/>
      <w:r w:rsidRPr="00853606">
        <w:rPr>
          <w:rFonts w:ascii="Times New Roman" w:hAnsi="Times New Roman"/>
          <w:b/>
          <w:lang w:val="en-US"/>
        </w:rPr>
        <w:t xml:space="preserve"> Pahnke</w:t>
      </w:r>
      <w:r w:rsidRPr="00853606">
        <w:rPr>
          <w:rFonts w:ascii="Times New Roman" w:hAnsi="Times New Roman"/>
          <w:b/>
          <w:vertAlign w:val="superscript"/>
          <w:lang w:val="en-US"/>
        </w:rPr>
        <w:t>1</w:t>
      </w:r>
      <w:r w:rsidRPr="00853606">
        <w:rPr>
          <w:rFonts w:ascii="Times New Roman" w:hAnsi="Times New Roman"/>
          <w:b/>
          <w:lang w:val="en-US"/>
        </w:rPr>
        <w:t xml:space="preserve">; </w:t>
      </w:r>
      <w:proofErr w:type="spellStart"/>
      <w:r w:rsidRPr="00853606">
        <w:rPr>
          <w:rFonts w:ascii="Times New Roman" w:hAnsi="Times New Roman"/>
          <w:b/>
          <w:lang w:val="en-US"/>
        </w:rPr>
        <w:t>Anett</w:t>
      </w:r>
      <w:proofErr w:type="spellEnd"/>
      <w:r w:rsidRPr="00853606">
        <w:rPr>
          <w:rFonts w:ascii="Times New Roman" w:hAnsi="Times New Roman"/>
          <w:b/>
          <w:lang w:val="en-US"/>
        </w:rPr>
        <w:t xml:space="preserve"> Mau-Moeller</w:t>
      </w:r>
      <w:r>
        <w:rPr>
          <w:rFonts w:ascii="Times New Roman" w:hAnsi="Times New Roman"/>
          <w:b/>
          <w:vertAlign w:val="superscript"/>
          <w:lang w:val="en-US"/>
        </w:rPr>
        <w:t>1,2</w:t>
      </w:r>
      <w:r w:rsidRPr="00853606">
        <w:rPr>
          <w:rFonts w:ascii="Times New Roman" w:hAnsi="Times New Roman"/>
          <w:b/>
          <w:lang w:val="en-US"/>
        </w:rPr>
        <w:t>, PhD; Martin Junge</w:t>
      </w:r>
      <w:r w:rsidRPr="00853606">
        <w:rPr>
          <w:rFonts w:ascii="Times New Roman" w:hAnsi="Times New Roman"/>
          <w:b/>
          <w:vertAlign w:val="superscript"/>
          <w:lang w:val="en-US"/>
        </w:rPr>
        <w:t>3</w:t>
      </w:r>
      <w:r w:rsidRPr="00853606">
        <w:rPr>
          <w:rFonts w:ascii="Times New Roman" w:hAnsi="Times New Roman"/>
          <w:b/>
          <w:lang w:val="en-US"/>
        </w:rPr>
        <w:t>, PhD; Julia Wendt</w:t>
      </w:r>
      <w:r w:rsidRPr="00853606">
        <w:rPr>
          <w:rFonts w:ascii="Times New Roman" w:hAnsi="Times New Roman"/>
          <w:b/>
          <w:vertAlign w:val="superscript"/>
          <w:lang w:val="en-US"/>
        </w:rPr>
        <w:t>4</w:t>
      </w:r>
      <w:r w:rsidRPr="00853606">
        <w:rPr>
          <w:rFonts w:ascii="Times New Roman" w:hAnsi="Times New Roman"/>
          <w:b/>
          <w:lang w:val="en-US"/>
        </w:rPr>
        <w:t>, PhD; Mathias Weymar</w:t>
      </w:r>
      <w:r w:rsidRPr="00853606">
        <w:rPr>
          <w:rFonts w:ascii="Times New Roman" w:hAnsi="Times New Roman"/>
          <w:b/>
          <w:vertAlign w:val="superscript"/>
          <w:lang w:val="en-US"/>
        </w:rPr>
        <w:t>5</w:t>
      </w:r>
      <w:r w:rsidRPr="00853606">
        <w:rPr>
          <w:rFonts w:ascii="Times New Roman" w:hAnsi="Times New Roman"/>
          <w:b/>
          <w:lang w:val="en-US"/>
        </w:rPr>
        <w:t xml:space="preserve">, PhD; </w:t>
      </w:r>
      <w:proofErr w:type="spellStart"/>
      <w:r w:rsidRPr="00853606">
        <w:rPr>
          <w:rFonts w:ascii="Times New Roman" w:hAnsi="Times New Roman"/>
          <w:b/>
          <w:lang w:val="en-US"/>
        </w:rPr>
        <w:t>Alfons</w:t>
      </w:r>
      <w:proofErr w:type="spellEnd"/>
      <w:r w:rsidRPr="00853606">
        <w:rPr>
          <w:rFonts w:ascii="Times New Roman" w:hAnsi="Times New Roman"/>
          <w:b/>
          <w:lang w:val="en-US"/>
        </w:rPr>
        <w:t xml:space="preserve"> O. Hamm</w:t>
      </w:r>
      <w:r w:rsidRPr="00853606">
        <w:rPr>
          <w:rFonts w:ascii="Times New Roman" w:hAnsi="Times New Roman"/>
          <w:b/>
          <w:vertAlign w:val="superscript"/>
          <w:lang w:val="en-US"/>
        </w:rPr>
        <w:t>4</w:t>
      </w:r>
      <w:r w:rsidRPr="00853606">
        <w:rPr>
          <w:rFonts w:ascii="Times New Roman" w:hAnsi="Times New Roman"/>
          <w:b/>
          <w:lang w:val="en-US"/>
        </w:rPr>
        <w:t>, PhD &amp; Alexander Lischke</w:t>
      </w:r>
      <w:r w:rsidRPr="00EA516D">
        <w:rPr>
          <w:rFonts w:ascii="Times New Roman" w:hAnsi="Times New Roman"/>
          <w:b/>
          <w:vertAlign w:val="superscript"/>
          <w:lang w:val="en-US"/>
        </w:rPr>
        <w:t>4</w:t>
      </w:r>
      <w:r w:rsidRPr="00853606">
        <w:rPr>
          <w:rFonts w:ascii="Times New Roman" w:hAnsi="Times New Roman"/>
          <w:b/>
          <w:lang w:val="en-US"/>
        </w:rPr>
        <w:t>, PhD</w:t>
      </w:r>
    </w:p>
    <w:p w:rsidR="003620EF" w:rsidRPr="00853606" w:rsidRDefault="003620EF" w:rsidP="003620EF">
      <w:pPr>
        <w:spacing w:before="240" w:after="240" w:line="240" w:lineRule="auto"/>
        <w:jc w:val="left"/>
        <w:rPr>
          <w:rFonts w:ascii="Times New Roman" w:hAnsi="Times New Roman"/>
          <w:lang w:val="en-US"/>
        </w:rPr>
      </w:pPr>
      <w:r w:rsidRPr="00853606">
        <w:rPr>
          <w:rFonts w:ascii="Times New Roman" w:hAnsi="Times New Roman"/>
          <w:vertAlign w:val="superscript"/>
          <w:lang w:val="en-US"/>
        </w:rPr>
        <w:t>1</w:t>
      </w:r>
      <w:r w:rsidRPr="00853606">
        <w:rPr>
          <w:rFonts w:ascii="Times New Roman" w:hAnsi="Times New Roman"/>
          <w:lang w:val="en-US"/>
        </w:rPr>
        <w:t>Department of Sport Science, University of Rostock, Rostock, Germany</w:t>
      </w:r>
      <w:r w:rsidRPr="00853606">
        <w:rPr>
          <w:rFonts w:ascii="Times New Roman" w:hAnsi="Times New Roman"/>
          <w:lang w:val="en-US"/>
        </w:rPr>
        <w:br/>
      </w:r>
      <w:r w:rsidRPr="00853606">
        <w:rPr>
          <w:rFonts w:ascii="Times New Roman" w:hAnsi="Times New Roman"/>
          <w:vertAlign w:val="superscript"/>
          <w:lang w:val="en-US"/>
        </w:rPr>
        <w:t>2</w:t>
      </w:r>
      <w:r w:rsidRPr="00853606">
        <w:rPr>
          <w:rFonts w:ascii="Times New Roman" w:hAnsi="Times New Roman"/>
          <w:lang w:val="en-US"/>
        </w:rPr>
        <w:t xml:space="preserve">Department of </w:t>
      </w:r>
      <w:proofErr w:type="spellStart"/>
      <w:r w:rsidRPr="00853606">
        <w:rPr>
          <w:rFonts w:ascii="Times New Roman" w:hAnsi="Times New Roman"/>
          <w:lang w:val="en-US"/>
        </w:rPr>
        <w:t>Orthopaedics</w:t>
      </w:r>
      <w:proofErr w:type="spellEnd"/>
      <w:r w:rsidRPr="00853606">
        <w:rPr>
          <w:rFonts w:ascii="Times New Roman" w:hAnsi="Times New Roman"/>
          <w:lang w:val="en-US"/>
        </w:rPr>
        <w:t>, University Medicine Rostock, Rostock, Germany</w:t>
      </w:r>
      <w:r w:rsidRPr="00853606">
        <w:rPr>
          <w:rFonts w:ascii="Times New Roman" w:hAnsi="Times New Roman"/>
          <w:lang w:val="en-US"/>
        </w:rPr>
        <w:br/>
      </w:r>
      <w:r w:rsidRPr="00853606">
        <w:rPr>
          <w:rFonts w:ascii="Times New Roman" w:hAnsi="Times New Roman"/>
          <w:vertAlign w:val="superscript"/>
          <w:lang w:val="en-US"/>
        </w:rPr>
        <w:t>3</w:t>
      </w:r>
      <w:r w:rsidRPr="00853606">
        <w:rPr>
          <w:rFonts w:ascii="Times New Roman" w:hAnsi="Times New Roman"/>
          <w:lang w:val="en-US"/>
        </w:rPr>
        <w:t>Institute for Community Medicine, University Medicine Greifswald, Greifswald, Germany</w:t>
      </w:r>
      <w:r w:rsidRPr="00853606">
        <w:rPr>
          <w:rFonts w:ascii="Times New Roman" w:hAnsi="Times New Roman"/>
          <w:lang w:val="en-US"/>
        </w:rPr>
        <w:br/>
      </w:r>
      <w:r w:rsidRPr="00853606">
        <w:rPr>
          <w:rFonts w:ascii="Times New Roman" w:hAnsi="Times New Roman"/>
          <w:vertAlign w:val="superscript"/>
          <w:lang w:val="en-US"/>
        </w:rPr>
        <w:t>4</w:t>
      </w:r>
      <w:r w:rsidRPr="00853606">
        <w:rPr>
          <w:rFonts w:ascii="Times New Roman" w:hAnsi="Times New Roman"/>
          <w:lang w:val="en-US"/>
        </w:rPr>
        <w:t>Department of Psychology, University of Greifswald, Greifswald, Germany</w:t>
      </w:r>
      <w:r w:rsidRPr="00853606">
        <w:rPr>
          <w:rFonts w:ascii="Times New Roman" w:hAnsi="Times New Roman"/>
          <w:lang w:val="en-US"/>
        </w:rPr>
        <w:br/>
      </w:r>
      <w:r w:rsidRPr="00853606">
        <w:rPr>
          <w:rFonts w:ascii="Times New Roman" w:hAnsi="Times New Roman"/>
          <w:vertAlign w:val="superscript"/>
          <w:lang w:val="en-US"/>
        </w:rPr>
        <w:t>5</w:t>
      </w:r>
      <w:r w:rsidRPr="00853606">
        <w:rPr>
          <w:rFonts w:ascii="Times New Roman" w:hAnsi="Times New Roman"/>
          <w:lang w:val="en-US"/>
        </w:rPr>
        <w:t>Department of Psychology, University of Potsdam, Potsdam, Germany</w:t>
      </w: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</w:p>
    <w:p w:rsidR="003620EF" w:rsidRPr="00853606" w:rsidRDefault="003620EF" w:rsidP="003620EF">
      <w:pPr>
        <w:spacing w:line="240" w:lineRule="auto"/>
        <w:rPr>
          <w:rFonts w:ascii="Times New Roman" w:hAnsi="Times New Roman"/>
          <w:b/>
          <w:lang w:val="en-US"/>
        </w:rPr>
      </w:pPr>
      <w:r w:rsidRPr="00853606">
        <w:rPr>
          <w:rFonts w:ascii="Times New Roman" w:hAnsi="Times New Roman"/>
          <w:b/>
          <w:lang w:val="en-US"/>
        </w:rPr>
        <w:t>Corresponding author:</w:t>
      </w:r>
    </w:p>
    <w:p w:rsidR="003620EF" w:rsidRPr="00853606" w:rsidRDefault="003620EF" w:rsidP="003620EF">
      <w:pPr>
        <w:spacing w:line="240" w:lineRule="auto"/>
        <w:rPr>
          <w:rFonts w:ascii="Times New Roman" w:hAnsi="Times New Roman"/>
          <w:lang w:val="en-US"/>
        </w:rPr>
      </w:pPr>
      <w:r w:rsidRPr="00853606">
        <w:rPr>
          <w:rFonts w:ascii="Times New Roman" w:hAnsi="Times New Roman"/>
          <w:lang w:val="en-US"/>
        </w:rPr>
        <w:t xml:space="preserve">Alexander </w:t>
      </w:r>
      <w:proofErr w:type="spellStart"/>
      <w:r w:rsidRPr="00853606">
        <w:rPr>
          <w:rFonts w:ascii="Times New Roman" w:hAnsi="Times New Roman"/>
          <w:lang w:val="en-US"/>
        </w:rPr>
        <w:t>Lischke</w:t>
      </w:r>
      <w:proofErr w:type="spellEnd"/>
      <w:r w:rsidRPr="00853606">
        <w:rPr>
          <w:rFonts w:ascii="Times New Roman" w:hAnsi="Times New Roman"/>
          <w:lang w:val="en-US"/>
        </w:rPr>
        <w:t>, Department of Psychology, University of Greifswald, Franz-Mehring-Str. 47, D-17487 Greifswald, Germany.</w:t>
      </w:r>
      <w:r w:rsidRPr="00853606">
        <w:rPr>
          <w:rFonts w:ascii="Times New Roman" w:hAnsi="Times New Roman"/>
          <w:b/>
          <w:lang w:val="en-US"/>
        </w:rPr>
        <w:t xml:space="preserve"> </w:t>
      </w:r>
      <w:r w:rsidRPr="00853606">
        <w:rPr>
          <w:rFonts w:ascii="Times New Roman" w:hAnsi="Times New Roman"/>
          <w:lang w:val="en-US"/>
        </w:rPr>
        <w:t xml:space="preserve">Email: </w:t>
      </w:r>
      <w:hyperlink r:id="rId8" w:history="1">
        <w:r w:rsidRPr="00853606">
          <w:rPr>
            <w:rStyle w:val="Hyperlink"/>
            <w:rFonts w:ascii="Times New Roman" w:hAnsi="Times New Roman"/>
            <w:lang w:val="en-US"/>
          </w:rPr>
          <w:t>alexander.lischke@uni-greifswald.de</w:t>
        </w:r>
      </w:hyperlink>
    </w:p>
    <w:p w:rsidR="0024574E" w:rsidRPr="00853606" w:rsidRDefault="0024574E" w:rsidP="0024574E">
      <w:pPr>
        <w:spacing w:before="480" w:after="240" w:line="240" w:lineRule="auto"/>
        <w:outlineLvl w:val="0"/>
        <w:rPr>
          <w:rFonts w:ascii="Times New Roman" w:hAnsi="Times New Roman"/>
          <w:b/>
          <w:lang w:val="en-US"/>
        </w:rPr>
      </w:pPr>
      <w:r>
        <w:rPr>
          <w:rFonts w:ascii="Times New Roman" w:hAnsi="Times New Roman"/>
          <w:b/>
          <w:lang w:val="en-US"/>
        </w:rPr>
        <w:lastRenderedPageBreak/>
        <w:t>Supplementary Material</w:t>
      </w:r>
    </w:p>
    <w:p w:rsidR="009F083C" w:rsidRPr="008762D4" w:rsidRDefault="00B65D65" w:rsidP="0047044B">
      <w:pPr>
        <w:spacing w:before="240" w:after="240" w:line="240" w:lineRule="auto"/>
        <w:rPr>
          <w:rFonts w:ascii="Times New Roman" w:hAnsi="Times New Roman"/>
          <w:lang w:val="en-US"/>
        </w:rPr>
      </w:pPr>
      <w:r w:rsidRPr="008762D4">
        <w:rPr>
          <w:rFonts w:ascii="Times New Roman" w:hAnsi="Times New Roman"/>
          <w:lang w:val="en-US"/>
        </w:rPr>
        <w:t xml:space="preserve">We performed several analyses to investigate whether there were any differences in </w:t>
      </w:r>
      <w:r w:rsidR="00B867B6" w:rsidRPr="008762D4">
        <w:rPr>
          <w:rFonts w:ascii="Times New Roman" w:hAnsi="Times New Roman"/>
          <w:lang w:val="en-US"/>
        </w:rPr>
        <w:t xml:space="preserve">valence- or difficulty-dependent </w:t>
      </w:r>
      <w:r w:rsidRPr="008762D4">
        <w:rPr>
          <w:rFonts w:ascii="Times New Roman" w:hAnsi="Times New Roman"/>
          <w:lang w:val="en-US"/>
        </w:rPr>
        <w:t>emotion recognition between participants that used OC</w:t>
      </w:r>
      <w:r w:rsidR="002C26E9" w:rsidRPr="008762D4">
        <w:rPr>
          <w:rFonts w:ascii="Times New Roman" w:hAnsi="Times New Roman"/>
          <w:lang w:val="en-US"/>
        </w:rPr>
        <w:t>s with</w:t>
      </w:r>
      <w:r w:rsidR="00B867B6" w:rsidRPr="008762D4">
        <w:rPr>
          <w:rFonts w:ascii="Times New Roman" w:hAnsi="Times New Roman"/>
          <w:lang w:val="en-US"/>
        </w:rPr>
        <w:t xml:space="preserve"> </w:t>
      </w:r>
      <w:r w:rsidR="002C26E9" w:rsidRPr="008762D4">
        <w:rPr>
          <w:rFonts w:ascii="Times New Roman" w:hAnsi="Times New Roman"/>
          <w:lang w:val="en-US"/>
        </w:rPr>
        <w:t xml:space="preserve">androgenic or anti-androgenic properties </w:t>
      </w:r>
      <w:r w:rsidR="00B867B6" w:rsidRPr="008762D4">
        <w:rPr>
          <w:rFonts w:ascii="Times New Roman" w:hAnsi="Times New Roman"/>
          <w:lang w:val="en-US"/>
        </w:rPr>
        <w:t>(see Table S1)</w:t>
      </w:r>
      <w:r w:rsidRPr="008762D4">
        <w:rPr>
          <w:rFonts w:ascii="Times New Roman" w:hAnsi="Times New Roman"/>
          <w:lang w:val="en-US"/>
        </w:rPr>
        <w:t>.</w:t>
      </w:r>
    </w:p>
    <w:p w:rsidR="00B65D65" w:rsidRPr="008762D4" w:rsidRDefault="0024574E" w:rsidP="0024574E">
      <w:pPr>
        <w:spacing w:before="240" w:after="240" w:line="240" w:lineRule="auto"/>
        <w:rPr>
          <w:rFonts w:ascii="Times New Roman" w:hAnsi="Times New Roman"/>
          <w:lang w:val="en-US"/>
        </w:rPr>
      </w:pPr>
      <w:r w:rsidRPr="008762D4">
        <w:rPr>
          <w:rFonts w:ascii="Times New Roman" w:hAnsi="Times New Roman"/>
          <w:lang w:val="en-US"/>
        </w:rPr>
        <w:t xml:space="preserve">A mixed-design ANOVA </w:t>
      </w:r>
      <w:r w:rsidR="00B65D65" w:rsidRPr="008762D4">
        <w:rPr>
          <w:rFonts w:ascii="Times New Roman" w:hAnsi="Times New Roman"/>
          <w:lang w:val="en-US"/>
        </w:rPr>
        <w:t>revealed no differences in valence-dependent emotion recognition between participants that used</w:t>
      </w:r>
      <w:r w:rsidRPr="008762D4">
        <w:rPr>
          <w:rFonts w:ascii="Times New Roman" w:hAnsi="Times New Roman"/>
          <w:lang w:val="en-US"/>
        </w:rPr>
        <w:t xml:space="preserve"> </w:t>
      </w:r>
      <w:r w:rsidR="00B65D65" w:rsidRPr="008762D4">
        <w:rPr>
          <w:rFonts w:ascii="Times New Roman" w:hAnsi="Times New Roman"/>
          <w:lang w:val="en-US"/>
        </w:rPr>
        <w:t>androgenic or anti-androgenic OC</w:t>
      </w:r>
      <w:r w:rsidR="002C26E9" w:rsidRPr="008762D4">
        <w:rPr>
          <w:rFonts w:ascii="Times New Roman" w:hAnsi="Times New Roman"/>
          <w:lang w:val="en-US"/>
        </w:rPr>
        <w:t>s</w:t>
      </w:r>
      <w:r w:rsidR="00B65D65" w:rsidRPr="008762D4">
        <w:rPr>
          <w:rFonts w:ascii="Times New Roman" w:hAnsi="Times New Roman"/>
          <w:lang w:val="en-US"/>
        </w:rPr>
        <w:t xml:space="preserve"> </w:t>
      </w:r>
      <w:r w:rsidRPr="008762D4">
        <w:rPr>
          <w:rFonts w:ascii="Times New Roman" w:hAnsi="Times New Roman"/>
          <w:lang w:val="en-US"/>
        </w:rPr>
        <w:t xml:space="preserve">[effect of group: </w:t>
      </w:r>
      <w:r w:rsidRPr="008762D4">
        <w:rPr>
          <w:rFonts w:ascii="Times New Roman" w:hAnsi="Times New Roman"/>
          <w:i/>
          <w:lang w:val="en-US"/>
        </w:rPr>
        <w:t>F</w:t>
      </w:r>
      <w:r w:rsidRPr="008762D4">
        <w:rPr>
          <w:rFonts w:ascii="Times New Roman" w:hAnsi="Times New Roman"/>
          <w:lang w:val="en-US"/>
        </w:rPr>
        <w:t xml:space="preserve">(1,93) = 6.51, </w:t>
      </w:r>
      <w:r w:rsidRPr="008762D4">
        <w:rPr>
          <w:rFonts w:ascii="Times New Roman" w:hAnsi="Times New Roman"/>
          <w:i/>
          <w:lang w:val="en-US"/>
        </w:rPr>
        <w:t>p</w:t>
      </w:r>
      <w:r w:rsidRPr="008762D4">
        <w:rPr>
          <w:rFonts w:ascii="Times New Roman" w:hAnsi="Times New Roman"/>
          <w:lang w:val="en-US"/>
        </w:rPr>
        <w:t xml:space="preserve"> = .012, </w:t>
      </w:r>
      <w:r w:rsidR="0047044B" w:rsidRPr="008762D4">
        <w:rPr>
          <w:rFonts w:ascii="Times New Roman" w:hAnsi="Times New Roman"/>
          <w:i/>
          <w:lang w:val="en-US"/>
        </w:rPr>
        <w:t>η</w:t>
      </w:r>
      <w:r w:rsidR="0047044B" w:rsidRPr="008762D4">
        <w:rPr>
          <w:rFonts w:ascii="Times New Roman" w:hAnsi="Times New Roman"/>
          <w:i/>
          <w:vertAlign w:val="superscript"/>
          <w:lang w:val="en-US"/>
        </w:rPr>
        <w:t>2</w:t>
      </w:r>
      <w:r w:rsidR="0047044B" w:rsidRPr="008762D4">
        <w:rPr>
          <w:rFonts w:ascii="Times New Roman" w:hAnsi="Times New Roman"/>
          <w:i/>
          <w:vertAlign w:val="subscript"/>
          <w:lang w:val="en-US"/>
        </w:rPr>
        <w:t>p</w:t>
      </w:r>
      <w:r w:rsidRPr="008762D4">
        <w:rPr>
          <w:rFonts w:ascii="Times New Roman" w:hAnsi="Times New Roman"/>
          <w:lang w:val="en-US"/>
        </w:rPr>
        <w:t xml:space="preserve"> = 0.07; effect of valence: </w:t>
      </w:r>
      <w:r w:rsidRPr="008762D4">
        <w:rPr>
          <w:rFonts w:ascii="Times New Roman" w:hAnsi="Times New Roman"/>
          <w:i/>
          <w:lang w:val="en-US"/>
        </w:rPr>
        <w:t>F</w:t>
      </w:r>
      <w:r w:rsidRPr="008762D4">
        <w:rPr>
          <w:rFonts w:ascii="Times New Roman" w:hAnsi="Times New Roman"/>
          <w:lang w:val="en-US"/>
        </w:rPr>
        <w:t xml:space="preserve">(1.70,157.71) = 8.56, p </w:t>
      </w:r>
      <w:r w:rsidRPr="008762D4">
        <w:rPr>
          <w:rFonts w:ascii="Times New Roman" w:hAnsi="Times New Roman"/>
          <w:i/>
          <w:lang w:val="en-US"/>
        </w:rPr>
        <w:t>&lt;</w:t>
      </w:r>
      <w:r w:rsidRPr="008762D4">
        <w:rPr>
          <w:rFonts w:ascii="Times New Roman" w:hAnsi="Times New Roman"/>
          <w:lang w:val="en-US"/>
        </w:rPr>
        <w:t xml:space="preserve"> .001, </w:t>
      </w:r>
      <w:r w:rsidR="0047044B" w:rsidRPr="008762D4">
        <w:rPr>
          <w:rFonts w:ascii="Times New Roman" w:hAnsi="Times New Roman"/>
          <w:i/>
          <w:lang w:val="en-US"/>
        </w:rPr>
        <w:t>η</w:t>
      </w:r>
      <w:r w:rsidR="0047044B" w:rsidRPr="008762D4">
        <w:rPr>
          <w:rFonts w:ascii="Times New Roman" w:hAnsi="Times New Roman"/>
          <w:i/>
          <w:vertAlign w:val="superscript"/>
          <w:lang w:val="en-US"/>
        </w:rPr>
        <w:t>2</w:t>
      </w:r>
      <w:r w:rsidR="0047044B" w:rsidRPr="008762D4">
        <w:rPr>
          <w:rFonts w:ascii="Times New Roman" w:hAnsi="Times New Roman"/>
          <w:i/>
          <w:vertAlign w:val="subscript"/>
          <w:lang w:val="en-US"/>
        </w:rPr>
        <w:t>p</w:t>
      </w:r>
      <w:r w:rsidR="0047044B" w:rsidRPr="008762D4">
        <w:rPr>
          <w:rFonts w:ascii="Times New Roman" w:hAnsi="Times New Roman"/>
          <w:lang w:val="en-US"/>
        </w:rPr>
        <w:t xml:space="preserve"> </w:t>
      </w:r>
      <w:r w:rsidRPr="008762D4">
        <w:rPr>
          <w:rFonts w:ascii="Times New Roman" w:hAnsi="Times New Roman"/>
          <w:lang w:val="en-US"/>
        </w:rPr>
        <w:t>= 0.08</w:t>
      </w:r>
      <w:r w:rsidR="00B65D65" w:rsidRPr="008762D4">
        <w:rPr>
          <w:rFonts w:ascii="Times New Roman" w:hAnsi="Times New Roman"/>
          <w:lang w:val="en-US"/>
        </w:rPr>
        <w:t xml:space="preserve">; </w:t>
      </w:r>
      <w:r w:rsidRPr="008762D4">
        <w:rPr>
          <w:rFonts w:ascii="Times New Roman" w:hAnsi="Times New Roman"/>
          <w:lang w:val="en-US"/>
        </w:rPr>
        <w:t xml:space="preserve">interaction of group and valence: </w:t>
      </w:r>
      <w:r w:rsidRPr="008762D4">
        <w:rPr>
          <w:rFonts w:ascii="Times New Roman" w:hAnsi="Times New Roman"/>
          <w:i/>
          <w:lang w:val="en-US"/>
        </w:rPr>
        <w:t>F</w:t>
      </w:r>
      <w:r w:rsidRPr="008762D4">
        <w:rPr>
          <w:rFonts w:ascii="Times New Roman" w:hAnsi="Times New Roman"/>
          <w:lang w:val="en-US"/>
        </w:rPr>
        <w:t xml:space="preserve">(1.70, 157.71) = 0.29, </w:t>
      </w:r>
      <w:r w:rsidRPr="008762D4">
        <w:rPr>
          <w:rFonts w:ascii="Times New Roman" w:hAnsi="Times New Roman"/>
          <w:i/>
          <w:lang w:val="en-US"/>
        </w:rPr>
        <w:t>p</w:t>
      </w:r>
      <w:r w:rsidRPr="008762D4">
        <w:rPr>
          <w:rFonts w:ascii="Times New Roman" w:hAnsi="Times New Roman"/>
          <w:lang w:val="en-US"/>
        </w:rPr>
        <w:t xml:space="preserve"> = .712, </w:t>
      </w:r>
      <w:r w:rsidR="0047044B" w:rsidRPr="008762D4">
        <w:rPr>
          <w:rFonts w:ascii="Times New Roman" w:hAnsi="Times New Roman"/>
          <w:i/>
          <w:lang w:val="en-US"/>
        </w:rPr>
        <w:t>η</w:t>
      </w:r>
      <w:r w:rsidR="0047044B" w:rsidRPr="008762D4">
        <w:rPr>
          <w:rFonts w:ascii="Times New Roman" w:hAnsi="Times New Roman"/>
          <w:i/>
          <w:vertAlign w:val="superscript"/>
          <w:lang w:val="en-US"/>
        </w:rPr>
        <w:t>2</w:t>
      </w:r>
      <w:r w:rsidR="0047044B" w:rsidRPr="008762D4">
        <w:rPr>
          <w:rFonts w:ascii="Times New Roman" w:hAnsi="Times New Roman"/>
          <w:i/>
          <w:vertAlign w:val="subscript"/>
          <w:lang w:val="en-US"/>
        </w:rPr>
        <w:t>p</w:t>
      </w:r>
      <w:r w:rsidRPr="008762D4">
        <w:rPr>
          <w:rFonts w:ascii="Times New Roman" w:hAnsi="Times New Roman"/>
          <w:lang w:val="en-US"/>
        </w:rPr>
        <w:t xml:space="preserve"> = 0.00, f = 0.05]. Across all participants, recognition accuracy was lowest for negative as compared to positive or neutral expressions as indicated by post hoc tests [negative vs. positive: </w:t>
      </w:r>
      <w:r w:rsidRPr="008762D4">
        <w:rPr>
          <w:rFonts w:ascii="Times New Roman" w:hAnsi="Times New Roman"/>
          <w:i/>
          <w:lang w:val="en-US"/>
        </w:rPr>
        <w:t>p</w:t>
      </w:r>
      <w:r w:rsidRPr="008762D4">
        <w:rPr>
          <w:rFonts w:ascii="Times New Roman" w:hAnsi="Times New Roman"/>
          <w:lang w:val="en-US"/>
        </w:rPr>
        <w:t xml:space="preserve"> &lt; .001</w:t>
      </w:r>
      <w:r w:rsidR="00875FFB" w:rsidRPr="008762D4">
        <w:rPr>
          <w:rFonts w:ascii="Times New Roman" w:hAnsi="Times New Roman"/>
          <w:lang w:val="en-US"/>
        </w:rPr>
        <w:t>;</w:t>
      </w:r>
      <w:r w:rsidRPr="008762D4">
        <w:rPr>
          <w:rFonts w:ascii="Times New Roman" w:hAnsi="Times New Roman"/>
          <w:lang w:val="en-US"/>
        </w:rPr>
        <w:t xml:space="preserve"> negative vs. neutral: </w:t>
      </w:r>
      <w:r w:rsidRPr="008762D4">
        <w:rPr>
          <w:rFonts w:ascii="Times New Roman" w:hAnsi="Times New Roman"/>
          <w:i/>
          <w:lang w:val="en-US"/>
        </w:rPr>
        <w:t>p</w:t>
      </w:r>
      <w:r w:rsidRPr="008762D4">
        <w:rPr>
          <w:rFonts w:ascii="Times New Roman" w:hAnsi="Times New Roman"/>
          <w:lang w:val="en-US"/>
        </w:rPr>
        <w:t xml:space="preserve"> &lt; .001</w:t>
      </w:r>
      <w:r w:rsidR="00875FFB" w:rsidRPr="008762D4">
        <w:rPr>
          <w:rFonts w:ascii="Times New Roman" w:hAnsi="Times New Roman"/>
          <w:lang w:val="en-US"/>
        </w:rPr>
        <w:t>;</w:t>
      </w:r>
      <w:r w:rsidRPr="008762D4">
        <w:rPr>
          <w:rFonts w:ascii="Times New Roman" w:hAnsi="Times New Roman"/>
          <w:lang w:val="en-US"/>
        </w:rPr>
        <w:t xml:space="preserve"> positive vs. neutral: </w:t>
      </w:r>
      <w:r w:rsidRPr="008762D4">
        <w:rPr>
          <w:rFonts w:ascii="Times New Roman" w:hAnsi="Times New Roman"/>
          <w:i/>
          <w:lang w:val="en-US"/>
        </w:rPr>
        <w:t>p</w:t>
      </w:r>
      <w:r w:rsidRPr="008762D4">
        <w:rPr>
          <w:rFonts w:ascii="Times New Roman" w:hAnsi="Times New Roman"/>
          <w:lang w:val="en-US"/>
        </w:rPr>
        <w:t xml:space="preserve"> = .203]. </w:t>
      </w:r>
    </w:p>
    <w:p w:rsidR="0024574E" w:rsidRPr="008762D4" w:rsidRDefault="00B65D65" w:rsidP="0024574E">
      <w:pPr>
        <w:spacing w:before="240" w:after="240" w:line="240" w:lineRule="auto"/>
        <w:rPr>
          <w:rFonts w:ascii="Times New Roman" w:hAnsi="Times New Roman"/>
          <w:lang w:val="en-US"/>
        </w:rPr>
      </w:pPr>
      <w:r w:rsidRPr="008762D4">
        <w:rPr>
          <w:rFonts w:ascii="Times New Roman" w:hAnsi="Times New Roman"/>
          <w:lang w:val="en-US"/>
        </w:rPr>
        <w:t>There were also no differences in difficulty-dependent emotion recognition between participants that used androgenic or anti-androgenic OC</w:t>
      </w:r>
      <w:r w:rsidR="002C26E9" w:rsidRPr="008762D4">
        <w:rPr>
          <w:rFonts w:ascii="Times New Roman" w:hAnsi="Times New Roman"/>
          <w:lang w:val="en-US"/>
        </w:rPr>
        <w:t>s</w:t>
      </w:r>
      <w:r w:rsidRPr="008762D4">
        <w:rPr>
          <w:rFonts w:ascii="Times New Roman" w:hAnsi="Times New Roman"/>
          <w:lang w:val="en-US"/>
        </w:rPr>
        <w:t xml:space="preserve"> as indicated by another mixed design ANOVA </w:t>
      </w:r>
      <w:r w:rsidR="0024574E" w:rsidRPr="008762D4">
        <w:rPr>
          <w:rFonts w:ascii="Times New Roman" w:hAnsi="Times New Roman"/>
          <w:lang w:val="en-US"/>
        </w:rPr>
        <w:t xml:space="preserve">[effect of group: </w:t>
      </w:r>
      <w:r w:rsidR="0024574E" w:rsidRPr="008762D4">
        <w:rPr>
          <w:rFonts w:ascii="Times New Roman" w:hAnsi="Times New Roman"/>
          <w:i/>
          <w:lang w:val="en-US"/>
        </w:rPr>
        <w:t>F</w:t>
      </w:r>
      <w:r w:rsidR="0024574E" w:rsidRPr="008762D4">
        <w:rPr>
          <w:rFonts w:ascii="Times New Roman" w:hAnsi="Times New Roman"/>
          <w:lang w:val="en-US"/>
        </w:rPr>
        <w:t xml:space="preserve">(1,93) = 7.52, p = .007, </w:t>
      </w:r>
      <w:r w:rsidR="0047044B" w:rsidRPr="008762D4">
        <w:rPr>
          <w:rFonts w:ascii="Times New Roman" w:hAnsi="Times New Roman"/>
          <w:i/>
          <w:lang w:val="en-US"/>
        </w:rPr>
        <w:t>η</w:t>
      </w:r>
      <w:r w:rsidR="0047044B" w:rsidRPr="008762D4">
        <w:rPr>
          <w:rFonts w:ascii="Times New Roman" w:hAnsi="Times New Roman"/>
          <w:i/>
          <w:vertAlign w:val="superscript"/>
          <w:lang w:val="en-US"/>
        </w:rPr>
        <w:t>2</w:t>
      </w:r>
      <w:r w:rsidR="0047044B" w:rsidRPr="008762D4">
        <w:rPr>
          <w:rFonts w:ascii="Times New Roman" w:hAnsi="Times New Roman"/>
          <w:i/>
          <w:vertAlign w:val="subscript"/>
          <w:lang w:val="en-US"/>
        </w:rPr>
        <w:t>p</w:t>
      </w:r>
      <w:r w:rsidR="0024574E" w:rsidRPr="008762D4">
        <w:rPr>
          <w:rFonts w:ascii="Times New Roman" w:hAnsi="Times New Roman"/>
          <w:lang w:val="en-US"/>
        </w:rPr>
        <w:t xml:space="preserve"> = 0.08</w:t>
      </w:r>
      <w:r w:rsidR="00875FFB" w:rsidRPr="008762D4">
        <w:rPr>
          <w:rFonts w:ascii="Times New Roman" w:hAnsi="Times New Roman"/>
          <w:lang w:val="en-US"/>
        </w:rPr>
        <w:t>;</w:t>
      </w:r>
      <w:r w:rsidR="0024574E" w:rsidRPr="008762D4">
        <w:rPr>
          <w:rFonts w:ascii="Times New Roman" w:hAnsi="Times New Roman"/>
          <w:lang w:val="en-US"/>
        </w:rPr>
        <w:t xml:space="preserve"> effect of difficulty: </w:t>
      </w:r>
      <w:r w:rsidR="0024574E" w:rsidRPr="008762D4">
        <w:rPr>
          <w:rFonts w:ascii="Times New Roman" w:hAnsi="Times New Roman"/>
          <w:i/>
          <w:lang w:val="en-US"/>
        </w:rPr>
        <w:t>F</w:t>
      </w:r>
      <w:r w:rsidR="0024574E" w:rsidRPr="008762D4">
        <w:rPr>
          <w:rFonts w:ascii="Times New Roman" w:hAnsi="Times New Roman"/>
          <w:lang w:val="en-US"/>
        </w:rPr>
        <w:t xml:space="preserve">(1,93) = 256.00, </w:t>
      </w:r>
      <w:r w:rsidR="0024574E" w:rsidRPr="008762D4">
        <w:rPr>
          <w:rFonts w:ascii="Times New Roman" w:hAnsi="Times New Roman"/>
          <w:i/>
          <w:lang w:val="en-US"/>
        </w:rPr>
        <w:t>p</w:t>
      </w:r>
      <w:r w:rsidR="0024574E" w:rsidRPr="008762D4">
        <w:rPr>
          <w:rFonts w:ascii="Times New Roman" w:hAnsi="Times New Roman"/>
          <w:lang w:val="en-US"/>
        </w:rPr>
        <w:t xml:space="preserve"> &lt; .001, </w:t>
      </w:r>
      <w:r w:rsidR="0047044B" w:rsidRPr="008762D4">
        <w:rPr>
          <w:rFonts w:ascii="Times New Roman" w:hAnsi="Times New Roman"/>
          <w:i/>
          <w:lang w:val="en-US"/>
        </w:rPr>
        <w:t>η</w:t>
      </w:r>
      <w:r w:rsidR="0047044B" w:rsidRPr="008762D4">
        <w:rPr>
          <w:rFonts w:ascii="Times New Roman" w:hAnsi="Times New Roman"/>
          <w:i/>
          <w:vertAlign w:val="superscript"/>
          <w:lang w:val="en-US"/>
        </w:rPr>
        <w:t>2</w:t>
      </w:r>
      <w:r w:rsidR="0047044B" w:rsidRPr="008762D4">
        <w:rPr>
          <w:rFonts w:ascii="Times New Roman" w:hAnsi="Times New Roman"/>
          <w:i/>
          <w:vertAlign w:val="subscript"/>
          <w:lang w:val="en-US"/>
        </w:rPr>
        <w:t>p</w:t>
      </w:r>
      <w:r w:rsidR="0047044B" w:rsidRPr="008762D4">
        <w:rPr>
          <w:rFonts w:ascii="Times New Roman" w:hAnsi="Times New Roman"/>
          <w:lang w:val="en-US"/>
        </w:rPr>
        <w:t xml:space="preserve"> </w:t>
      </w:r>
      <w:r w:rsidR="0024574E" w:rsidRPr="008762D4">
        <w:rPr>
          <w:rFonts w:ascii="Times New Roman" w:hAnsi="Times New Roman"/>
          <w:lang w:val="en-US"/>
        </w:rPr>
        <w:t xml:space="preserve">= 0.73; interaction of group and valence: </w:t>
      </w:r>
      <w:r w:rsidR="0024574E" w:rsidRPr="008762D4">
        <w:rPr>
          <w:rFonts w:ascii="Times New Roman" w:hAnsi="Times New Roman"/>
          <w:i/>
          <w:lang w:val="en-US"/>
        </w:rPr>
        <w:t>F</w:t>
      </w:r>
      <w:r w:rsidR="0024574E" w:rsidRPr="008762D4">
        <w:rPr>
          <w:rFonts w:ascii="Times New Roman" w:hAnsi="Times New Roman"/>
          <w:lang w:val="en-US"/>
        </w:rPr>
        <w:t xml:space="preserve">(1,93) = 5.71, </w:t>
      </w:r>
      <w:r w:rsidR="0024574E" w:rsidRPr="008762D4">
        <w:rPr>
          <w:rFonts w:ascii="Times New Roman" w:hAnsi="Times New Roman"/>
          <w:i/>
          <w:lang w:val="en-US"/>
        </w:rPr>
        <w:t xml:space="preserve">p </w:t>
      </w:r>
      <w:r w:rsidR="0024574E" w:rsidRPr="008762D4">
        <w:rPr>
          <w:rFonts w:ascii="Times New Roman" w:hAnsi="Times New Roman"/>
          <w:lang w:val="en-US"/>
        </w:rPr>
        <w:t xml:space="preserve">= .010, </w:t>
      </w:r>
      <w:r w:rsidR="0047044B" w:rsidRPr="008762D4">
        <w:rPr>
          <w:rFonts w:ascii="Times New Roman" w:hAnsi="Times New Roman"/>
          <w:i/>
          <w:lang w:val="en-US"/>
        </w:rPr>
        <w:t>η</w:t>
      </w:r>
      <w:r w:rsidR="0047044B" w:rsidRPr="008762D4">
        <w:rPr>
          <w:rFonts w:ascii="Times New Roman" w:hAnsi="Times New Roman"/>
          <w:i/>
          <w:vertAlign w:val="superscript"/>
          <w:lang w:val="en-US"/>
        </w:rPr>
        <w:t>2</w:t>
      </w:r>
      <w:r w:rsidR="0047044B" w:rsidRPr="008762D4">
        <w:rPr>
          <w:rFonts w:ascii="Times New Roman" w:hAnsi="Times New Roman"/>
          <w:i/>
          <w:vertAlign w:val="subscript"/>
          <w:lang w:val="en-US"/>
        </w:rPr>
        <w:t>p</w:t>
      </w:r>
      <w:r w:rsidR="0024574E" w:rsidRPr="008762D4">
        <w:rPr>
          <w:rFonts w:ascii="Times New Roman" w:hAnsi="Times New Roman"/>
          <w:lang w:val="en-US"/>
        </w:rPr>
        <w:t xml:space="preserve"> = 0.06]. </w:t>
      </w:r>
      <w:r w:rsidRPr="008762D4">
        <w:rPr>
          <w:rFonts w:ascii="Times New Roman" w:hAnsi="Times New Roman"/>
          <w:lang w:val="en-US"/>
        </w:rPr>
        <w:t>Across all participants, recognition accuracy was lower for difficult than easy expressions</w:t>
      </w:r>
      <w:r w:rsidR="0024574E" w:rsidRPr="008762D4">
        <w:rPr>
          <w:rFonts w:ascii="Times New Roman" w:hAnsi="Times New Roman"/>
          <w:lang w:val="en-US"/>
        </w:rPr>
        <w:t xml:space="preserve">. </w:t>
      </w:r>
    </w:p>
    <w:p w:rsidR="0024574E" w:rsidRPr="008762D4" w:rsidRDefault="0052109B" w:rsidP="0052109B">
      <w:pPr>
        <w:spacing w:before="240" w:after="240" w:line="240" w:lineRule="auto"/>
        <w:rPr>
          <w:rFonts w:ascii="Times New Roman" w:hAnsi="Times New Roman"/>
          <w:lang w:val="en-US"/>
        </w:rPr>
      </w:pPr>
      <w:r w:rsidRPr="008762D4">
        <w:rPr>
          <w:rFonts w:ascii="Times New Roman" w:hAnsi="Times New Roman"/>
          <w:lang w:val="en-US"/>
        </w:rPr>
        <w:t>As there were no differences in valence- or difficulty-dependent emotion recognition between participants that used androgenic or anti-androgenic OC</w:t>
      </w:r>
      <w:r w:rsidR="002C26E9" w:rsidRPr="008762D4">
        <w:rPr>
          <w:rFonts w:ascii="Times New Roman" w:hAnsi="Times New Roman"/>
          <w:lang w:val="en-US"/>
        </w:rPr>
        <w:t>s</w:t>
      </w:r>
      <w:r w:rsidRPr="008762D4">
        <w:rPr>
          <w:rFonts w:ascii="Times New Roman" w:hAnsi="Times New Roman"/>
          <w:lang w:val="en-US"/>
        </w:rPr>
        <w:t xml:space="preserve">, we refrained from differentiating between these participants in our main analyses. </w:t>
      </w:r>
    </w:p>
    <w:p w:rsidR="00B867B6" w:rsidRPr="008762D4" w:rsidRDefault="00B867B6" w:rsidP="00B867B6">
      <w:pPr>
        <w:pStyle w:val="Tabelle"/>
        <w:spacing w:before="120" w:line="240" w:lineRule="auto"/>
        <w:jc w:val="both"/>
        <w:outlineLvl w:val="0"/>
        <w:rPr>
          <w:rFonts w:ascii="Times New Roman" w:hAnsi="Times New Roman"/>
          <w:b/>
          <w:lang w:val="en-US"/>
        </w:rPr>
      </w:pPr>
      <w:r w:rsidRPr="008762D4">
        <w:rPr>
          <w:rFonts w:ascii="Times New Roman" w:hAnsi="Times New Roman"/>
          <w:b/>
          <w:lang w:val="en-US"/>
        </w:rPr>
        <w:t>Table S1</w:t>
      </w:r>
    </w:p>
    <w:p w:rsidR="00B867B6" w:rsidRPr="008762D4" w:rsidRDefault="00B867B6" w:rsidP="00B867B6">
      <w:pPr>
        <w:pStyle w:val="Tabellenbezeichnung"/>
        <w:spacing w:before="240" w:after="240" w:line="240" w:lineRule="auto"/>
        <w:jc w:val="left"/>
        <w:outlineLvl w:val="0"/>
        <w:rPr>
          <w:rFonts w:ascii="Times New Roman" w:hAnsi="Times New Roman"/>
          <w:b w:val="0"/>
          <w:i/>
          <w:color w:val="000000" w:themeColor="text1"/>
          <w:sz w:val="24"/>
          <w:lang w:val="en-US"/>
        </w:rPr>
      </w:pPr>
      <w:r w:rsidRPr="008762D4">
        <w:rPr>
          <w:rFonts w:ascii="Times New Roman" w:hAnsi="Times New Roman"/>
          <w:b w:val="0"/>
          <w:i/>
          <w:color w:val="000000" w:themeColor="text1"/>
          <w:sz w:val="24"/>
          <w:lang w:val="en-US"/>
        </w:rPr>
        <w:t>Emotion recognition</w:t>
      </w:r>
    </w:p>
    <w:tbl>
      <w:tblPr>
        <w:tblW w:w="5000" w:type="pct"/>
        <w:tblLook w:val="01E0" w:firstRow="1" w:lastRow="1" w:firstColumn="1" w:lastColumn="1" w:noHBand="0" w:noVBand="0"/>
      </w:tblPr>
      <w:tblGrid>
        <w:gridCol w:w="308"/>
        <w:gridCol w:w="4730"/>
        <w:gridCol w:w="926"/>
        <w:gridCol w:w="786"/>
        <w:gridCol w:w="309"/>
        <w:gridCol w:w="926"/>
        <w:gridCol w:w="786"/>
        <w:gridCol w:w="307"/>
      </w:tblGrid>
      <w:tr w:rsidR="00B867B6" w:rsidRPr="008762D4" w:rsidTr="00B867B6">
        <w:trPr>
          <w:trHeight w:val="100"/>
        </w:trPr>
        <w:tc>
          <w:tcPr>
            <w:tcW w:w="2775" w:type="pct"/>
            <w:gridSpan w:val="2"/>
            <w:tcBorders>
              <w:top w:val="single" w:sz="8" w:space="0" w:color="auto"/>
            </w:tcBorders>
          </w:tcPr>
          <w:p w:rsidR="00B867B6" w:rsidRPr="008762D4" w:rsidRDefault="00B867B6" w:rsidP="007C6544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943" w:type="pct"/>
            <w:gridSpan w:val="2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B867B6" w:rsidRPr="008762D4" w:rsidRDefault="00B867B6" w:rsidP="007C6544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center"/>
              <w:rPr>
                <w:rFonts w:ascii="Times New Roman" w:hAnsi="Times New Roman" w:cs="Arial"/>
                <w:b/>
                <w:bCs/>
                <w:iCs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OC-AP</w:t>
            </w:r>
          </w:p>
          <w:p w:rsidR="00B867B6" w:rsidRPr="008762D4" w:rsidRDefault="00B867B6" w:rsidP="00B867B6">
            <w:pPr>
              <w:spacing w:before="80" w:after="80" w:line="240" w:lineRule="auto"/>
              <w:jc w:val="center"/>
              <w:rPr>
                <w:rFonts w:ascii="Times New Roman" w:hAnsi="Times New Roman" w:cs="Arial"/>
                <w:b/>
                <w:bCs/>
                <w:iCs/>
                <w:sz w:val="20"/>
                <w:szCs w:val="20"/>
                <w:vertAlign w:val="superscript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(</w:t>
            </w:r>
            <w:r w:rsidRPr="008762D4">
              <w:rPr>
                <w:rFonts w:ascii="Times New Roman" w:hAnsi="Times New Roman"/>
                <w:i/>
                <w:sz w:val="20"/>
                <w:szCs w:val="20"/>
                <w:lang w:val="en-US"/>
              </w:rPr>
              <w:t>n</w:t>
            </w: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= 21)</w:t>
            </w:r>
          </w:p>
        </w:tc>
        <w:tc>
          <w:tcPr>
            <w:tcW w:w="170" w:type="pct"/>
            <w:tcBorders>
              <w:top w:val="single" w:sz="8" w:space="0" w:color="auto"/>
            </w:tcBorders>
          </w:tcPr>
          <w:p w:rsidR="00B867B6" w:rsidRPr="008762D4" w:rsidRDefault="00B867B6" w:rsidP="007C6544">
            <w:pPr>
              <w:spacing w:before="80" w:after="8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943" w:type="pct"/>
            <w:gridSpan w:val="2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B867B6" w:rsidRPr="008762D4" w:rsidRDefault="00B867B6" w:rsidP="007C6544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center"/>
              <w:rPr>
                <w:rFonts w:ascii="Times New Roman" w:hAnsi="Times New Roman" w:cs="Arial"/>
                <w:b/>
                <w:bCs/>
                <w:iCs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OC-AAP</w:t>
            </w:r>
          </w:p>
          <w:p w:rsidR="00B867B6" w:rsidRPr="008762D4" w:rsidRDefault="00B867B6" w:rsidP="00B867B6">
            <w:pPr>
              <w:spacing w:before="80" w:after="80" w:line="240" w:lineRule="auto"/>
              <w:jc w:val="center"/>
              <w:rPr>
                <w:rFonts w:ascii="Times New Roman" w:hAnsi="Times New Roman" w:cs="Arial"/>
                <w:b/>
                <w:bCs/>
                <w:iCs/>
                <w:sz w:val="20"/>
                <w:szCs w:val="20"/>
                <w:vertAlign w:val="superscript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(</w:t>
            </w:r>
            <w:r w:rsidRPr="008762D4">
              <w:rPr>
                <w:rFonts w:ascii="Times New Roman" w:hAnsi="Times New Roman"/>
                <w:i/>
                <w:sz w:val="20"/>
                <w:szCs w:val="20"/>
                <w:lang w:val="en-US"/>
              </w:rPr>
              <w:t xml:space="preserve">n </w:t>
            </w: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= 21)</w:t>
            </w:r>
          </w:p>
        </w:tc>
        <w:tc>
          <w:tcPr>
            <w:tcW w:w="169" w:type="pct"/>
            <w:tcBorders>
              <w:top w:val="single" w:sz="8" w:space="0" w:color="auto"/>
            </w:tcBorders>
            <w:shd w:val="clear" w:color="auto" w:fill="auto"/>
            <w:vAlign w:val="center"/>
          </w:tcPr>
          <w:p w:rsidR="00B867B6" w:rsidRPr="008762D4" w:rsidRDefault="00B867B6" w:rsidP="007C6544">
            <w:pPr>
              <w:spacing w:before="80" w:after="8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B867B6" w:rsidRPr="008762D4" w:rsidTr="00B867B6">
        <w:trPr>
          <w:trHeight w:val="100"/>
        </w:trPr>
        <w:tc>
          <w:tcPr>
            <w:tcW w:w="2775" w:type="pct"/>
            <w:gridSpan w:val="2"/>
            <w:tcBorders>
              <w:bottom w:val="single" w:sz="8" w:space="0" w:color="auto"/>
            </w:tcBorders>
          </w:tcPr>
          <w:p w:rsidR="00B867B6" w:rsidRPr="008762D4" w:rsidRDefault="00B867B6" w:rsidP="007C6544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510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:rsidR="00B867B6" w:rsidRPr="008762D4" w:rsidRDefault="00B867B6" w:rsidP="007C6544">
            <w:pPr>
              <w:spacing w:before="80" w:after="80" w:line="240" w:lineRule="auto"/>
              <w:jc w:val="center"/>
              <w:rPr>
                <w:rFonts w:ascii="Times New Roman" w:hAnsi="Times New Roman" w:cs="Arial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i/>
                <w:sz w:val="20"/>
                <w:szCs w:val="20"/>
                <w:lang w:val="en-US"/>
              </w:rPr>
              <w:t>M</w:t>
            </w:r>
          </w:p>
        </w:tc>
        <w:tc>
          <w:tcPr>
            <w:tcW w:w="433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:rsidR="00B867B6" w:rsidRPr="008762D4" w:rsidRDefault="00B867B6" w:rsidP="007C6544">
            <w:pPr>
              <w:spacing w:before="80" w:after="80" w:line="240" w:lineRule="auto"/>
              <w:jc w:val="center"/>
              <w:rPr>
                <w:rFonts w:ascii="Times New Roman" w:hAnsi="Times New Roman" w:cs="Arial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i/>
                <w:sz w:val="20"/>
                <w:szCs w:val="20"/>
                <w:lang w:val="en-US"/>
              </w:rPr>
              <w:t>SD</w:t>
            </w:r>
          </w:p>
        </w:tc>
        <w:tc>
          <w:tcPr>
            <w:tcW w:w="170" w:type="pct"/>
            <w:tcBorders>
              <w:bottom w:val="single" w:sz="8" w:space="0" w:color="auto"/>
            </w:tcBorders>
          </w:tcPr>
          <w:p w:rsidR="00B867B6" w:rsidRPr="008762D4" w:rsidRDefault="00B867B6" w:rsidP="007C6544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center"/>
              <w:rPr>
                <w:rFonts w:ascii="Times New Roman" w:hAnsi="Times New Roman"/>
                <w:i/>
                <w:sz w:val="20"/>
                <w:szCs w:val="20"/>
                <w:lang w:val="en-US"/>
              </w:rPr>
            </w:pPr>
          </w:p>
        </w:tc>
        <w:tc>
          <w:tcPr>
            <w:tcW w:w="510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:rsidR="00B867B6" w:rsidRPr="008762D4" w:rsidRDefault="00B867B6" w:rsidP="007C6544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center"/>
              <w:rPr>
                <w:rFonts w:ascii="Times New Roman" w:hAnsi="Times New Roman" w:cs="Arial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i/>
                <w:sz w:val="20"/>
                <w:szCs w:val="20"/>
                <w:lang w:val="en-US"/>
              </w:rPr>
              <w:t>M</w:t>
            </w:r>
          </w:p>
        </w:tc>
        <w:tc>
          <w:tcPr>
            <w:tcW w:w="433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:rsidR="00B867B6" w:rsidRPr="008762D4" w:rsidRDefault="00B867B6" w:rsidP="007C6544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center"/>
              <w:rPr>
                <w:rFonts w:ascii="Times New Roman" w:hAnsi="Times New Roman" w:cs="Arial"/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i/>
                <w:sz w:val="20"/>
                <w:szCs w:val="20"/>
                <w:lang w:val="en-US"/>
              </w:rPr>
              <w:t>SD</w:t>
            </w:r>
          </w:p>
        </w:tc>
        <w:tc>
          <w:tcPr>
            <w:tcW w:w="169" w:type="pct"/>
            <w:tcBorders>
              <w:bottom w:val="single" w:sz="8" w:space="0" w:color="auto"/>
            </w:tcBorders>
            <w:shd w:val="clear" w:color="auto" w:fill="auto"/>
            <w:vAlign w:val="center"/>
          </w:tcPr>
          <w:p w:rsidR="00B867B6" w:rsidRPr="008762D4" w:rsidRDefault="00B867B6" w:rsidP="007C6544">
            <w:pPr>
              <w:spacing w:before="80" w:after="80" w:line="240" w:lineRule="auto"/>
              <w:jc w:val="center"/>
              <w:rPr>
                <w:rFonts w:ascii="Times New Roman" w:hAnsi="Times New Roman"/>
                <w:i/>
                <w:sz w:val="20"/>
                <w:szCs w:val="20"/>
                <w:lang w:val="en-US"/>
              </w:rPr>
            </w:pPr>
          </w:p>
        </w:tc>
      </w:tr>
      <w:tr w:rsidR="00B867B6" w:rsidRPr="008762D4" w:rsidTr="00B867B6">
        <w:trPr>
          <w:trHeight w:val="100"/>
        </w:trPr>
        <w:tc>
          <w:tcPr>
            <w:tcW w:w="2775" w:type="pct"/>
            <w:gridSpan w:val="2"/>
            <w:vAlign w:val="center"/>
          </w:tcPr>
          <w:p w:rsidR="00B867B6" w:rsidRPr="008762D4" w:rsidRDefault="00B867B6" w:rsidP="007C6544">
            <w:pPr>
              <w:spacing w:before="80" w:after="80" w:line="240" w:lineRule="auto"/>
              <w:jc w:val="left"/>
              <w:rPr>
                <w:rFonts w:ascii="Times New Roman" w:hAnsi="Times New Roman" w:cs="Arial"/>
                <w:bCs/>
                <w:iCs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Valence-dependent emotion recognition (RMET)</w:t>
            </w:r>
          </w:p>
        </w:tc>
        <w:tc>
          <w:tcPr>
            <w:tcW w:w="510" w:type="pct"/>
            <w:shd w:val="clear" w:color="auto" w:fill="auto"/>
            <w:vAlign w:val="center"/>
          </w:tcPr>
          <w:p w:rsidR="00B867B6" w:rsidRPr="008762D4" w:rsidRDefault="00B867B6" w:rsidP="007C6544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433" w:type="pct"/>
            <w:shd w:val="clear" w:color="auto" w:fill="auto"/>
            <w:vAlign w:val="center"/>
          </w:tcPr>
          <w:p w:rsidR="00B867B6" w:rsidRPr="008762D4" w:rsidRDefault="00B867B6" w:rsidP="007C6544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70" w:type="pct"/>
          </w:tcPr>
          <w:p w:rsidR="00B867B6" w:rsidRPr="008762D4" w:rsidRDefault="00B867B6" w:rsidP="007C6544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510" w:type="pct"/>
            <w:shd w:val="clear" w:color="auto" w:fill="auto"/>
            <w:vAlign w:val="center"/>
          </w:tcPr>
          <w:p w:rsidR="00B867B6" w:rsidRPr="008762D4" w:rsidRDefault="00B867B6" w:rsidP="007C6544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433" w:type="pct"/>
            <w:shd w:val="clear" w:color="auto" w:fill="auto"/>
            <w:vAlign w:val="center"/>
          </w:tcPr>
          <w:p w:rsidR="00B867B6" w:rsidRPr="008762D4" w:rsidRDefault="00B867B6" w:rsidP="007C6544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69" w:type="pct"/>
            <w:shd w:val="clear" w:color="auto" w:fill="auto"/>
            <w:vAlign w:val="center"/>
          </w:tcPr>
          <w:p w:rsidR="00B867B6" w:rsidRPr="008762D4" w:rsidRDefault="00B867B6" w:rsidP="007C6544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B867B6" w:rsidRPr="008762D4" w:rsidTr="003B67FC">
        <w:trPr>
          <w:trHeight w:val="100"/>
        </w:trPr>
        <w:tc>
          <w:tcPr>
            <w:tcW w:w="170" w:type="pct"/>
            <w:vAlign w:val="center"/>
          </w:tcPr>
          <w:p w:rsidR="00B867B6" w:rsidRPr="008762D4" w:rsidRDefault="00B867B6" w:rsidP="00B867B6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2605" w:type="pct"/>
            <w:vAlign w:val="center"/>
          </w:tcPr>
          <w:p w:rsidR="00B867B6" w:rsidRPr="008762D4" w:rsidRDefault="00B867B6" w:rsidP="003B67FC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Positive expressions</w:t>
            </w:r>
          </w:p>
        </w:tc>
        <w:tc>
          <w:tcPr>
            <w:tcW w:w="510" w:type="pct"/>
            <w:shd w:val="clear" w:color="auto" w:fill="auto"/>
            <w:vAlign w:val="center"/>
          </w:tcPr>
          <w:p w:rsidR="00B867B6" w:rsidRPr="008762D4" w:rsidRDefault="00B867B6" w:rsidP="003B67FC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  <w:r w:rsidR="003B67FC" w:rsidRPr="008762D4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73</w:t>
            </w:r>
          </w:p>
        </w:tc>
        <w:tc>
          <w:tcPr>
            <w:tcW w:w="433" w:type="pct"/>
            <w:shd w:val="clear" w:color="auto" w:fill="auto"/>
            <w:vAlign w:val="center"/>
          </w:tcPr>
          <w:p w:rsidR="00B867B6" w:rsidRPr="008762D4" w:rsidRDefault="00B867B6" w:rsidP="003B67FC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  <w:r w:rsidR="003B67FC" w:rsidRPr="008762D4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17</w:t>
            </w:r>
          </w:p>
        </w:tc>
        <w:tc>
          <w:tcPr>
            <w:tcW w:w="170" w:type="pct"/>
            <w:vAlign w:val="center"/>
          </w:tcPr>
          <w:p w:rsidR="00B867B6" w:rsidRPr="008762D4" w:rsidRDefault="00B867B6" w:rsidP="003B67FC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510" w:type="pct"/>
            <w:shd w:val="clear" w:color="auto" w:fill="auto"/>
            <w:vAlign w:val="center"/>
          </w:tcPr>
          <w:p w:rsidR="00B867B6" w:rsidRPr="008762D4" w:rsidRDefault="00B867B6" w:rsidP="003B67FC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  <w:r w:rsidR="003B67FC" w:rsidRPr="008762D4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74</w:t>
            </w:r>
          </w:p>
        </w:tc>
        <w:tc>
          <w:tcPr>
            <w:tcW w:w="433" w:type="pct"/>
            <w:shd w:val="clear" w:color="auto" w:fill="auto"/>
            <w:vAlign w:val="center"/>
          </w:tcPr>
          <w:p w:rsidR="00B867B6" w:rsidRPr="008762D4" w:rsidRDefault="00B867B6" w:rsidP="003B67FC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  <w:r w:rsidR="003B67FC" w:rsidRPr="008762D4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13</w:t>
            </w:r>
          </w:p>
        </w:tc>
        <w:tc>
          <w:tcPr>
            <w:tcW w:w="169" w:type="pct"/>
            <w:shd w:val="clear" w:color="auto" w:fill="auto"/>
            <w:vAlign w:val="bottom"/>
          </w:tcPr>
          <w:p w:rsidR="00B867B6" w:rsidRPr="008762D4" w:rsidRDefault="00B867B6" w:rsidP="00B867B6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B867B6" w:rsidRPr="008762D4" w:rsidTr="003B67FC">
        <w:trPr>
          <w:trHeight w:val="100"/>
        </w:trPr>
        <w:tc>
          <w:tcPr>
            <w:tcW w:w="170" w:type="pct"/>
            <w:vAlign w:val="center"/>
          </w:tcPr>
          <w:p w:rsidR="00B867B6" w:rsidRPr="008762D4" w:rsidRDefault="00B867B6" w:rsidP="00B867B6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2605" w:type="pct"/>
            <w:vAlign w:val="center"/>
          </w:tcPr>
          <w:p w:rsidR="00B867B6" w:rsidRPr="008762D4" w:rsidRDefault="00B867B6" w:rsidP="003B67FC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Negative expressions</w:t>
            </w:r>
          </w:p>
        </w:tc>
        <w:tc>
          <w:tcPr>
            <w:tcW w:w="510" w:type="pct"/>
            <w:shd w:val="clear" w:color="auto" w:fill="auto"/>
            <w:vAlign w:val="center"/>
          </w:tcPr>
          <w:p w:rsidR="00B867B6" w:rsidRPr="008762D4" w:rsidRDefault="00B867B6" w:rsidP="003B67FC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  <w:r w:rsidR="003B67FC" w:rsidRPr="008762D4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64</w:t>
            </w:r>
          </w:p>
        </w:tc>
        <w:tc>
          <w:tcPr>
            <w:tcW w:w="433" w:type="pct"/>
            <w:shd w:val="clear" w:color="auto" w:fill="auto"/>
            <w:vAlign w:val="center"/>
          </w:tcPr>
          <w:p w:rsidR="00B867B6" w:rsidRPr="008762D4" w:rsidRDefault="00B867B6" w:rsidP="003B67FC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  <w:r w:rsidR="003B67FC" w:rsidRPr="008762D4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16</w:t>
            </w:r>
          </w:p>
        </w:tc>
        <w:tc>
          <w:tcPr>
            <w:tcW w:w="170" w:type="pct"/>
            <w:vAlign w:val="center"/>
          </w:tcPr>
          <w:p w:rsidR="00B867B6" w:rsidRPr="008762D4" w:rsidRDefault="00B867B6" w:rsidP="003B67FC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510" w:type="pct"/>
            <w:shd w:val="clear" w:color="auto" w:fill="auto"/>
            <w:vAlign w:val="center"/>
          </w:tcPr>
          <w:p w:rsidR="00B867B6" w:rsidRPr="008762D4" w:rsidRDefault="00B867B6" w:rsidP="003B67FC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  <w:r w:rsidR="003B67FC" w:rsidRPr="008762D4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63</w:t>
            </w:r>
          </w:p>
        </w:tc>
        <w:tc>
          <w:tcPr>
            <w:tcW w:w="433" w:type="pct"/>
            <w:shd w:val="clear" w:color="auto" w:fill="auto"/>
            <w:vAlign w:val="center"/>
          </w:tcPr>
          <w:p w:rsidR="00B867B6" w:rsidRPr="008762D4" w:rsidRDefault="00B867B6" w:rsidP="003B67FC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  <w:r w:rsidR="003B67FC" w:rsidRPr="008762D4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19</w:t>
            </w:r>
          </w:p>
        </w:tc>
        <w:tc>
          <w:tcPr>
            <w:tcW w:w="169" w:type="pct"/>
            <w:shd w:val="clear" w:color="auto" w:fill="auto"/>
            <w:vAlign w:val="bottom"/>
          </w:tcPr>
          <w:p w:rsidR="00B867B6" w:rsidRPr="008762D4" w:rsidRDefault="00B867B6" w:rsidP="00B867B6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B867B6" w:rsidRPr="008762D4" w:rsidTr="007C6544">
        <w:trPr>
          <w:trHeight w:val="100"/>
        </w:trPr>
        <w:tc>
          <w:tcPr>
            <w:tcW w:w="170" w:type="pct"/>
            <w:vAlign w:val="center"/>
          </w:tcPr>
          <w:p w:rsidR="00B867B6" w:rsidRPr="008762D4" w:rsidRDefault="00B867B6" w:rsidP="00B867B6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2605" w:type="pct"/>
            <w:vAlign w:val="center"/>
          </w:tcPr>
          <w:p w:rsidR="00B867B6" w:rsidRPr="008762D4" w:rsidRDefault="00B867B6" w:rsidP="00B867B6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Neutral expressions</w:t>
            </w:r>
          </w:p>
        </w:tc>
        <w:tc>
          <w:tcPr>
            <w:tcW w:w="510" w:type="pct"/>
            <w:shd w:val="clear" w:color="auto" w:fill="auto"/>
            <w:vAlign w:val="center"/>
          </w:tcPr>
          <w:p w:rsidR="00B867B6" w:rsidRPr="008762D4" w:rsidRDefault="00B867B6" w:rsidP="003B67FC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  <w:r w:rsidR="003B67FC" w:rsidRPr="008762D4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69</w:t>
            </w:r>
          </w:p>
        </w:tc>
        <w:tc>
          <w:tcPr>
            <w:tcW w:w="433" w:type="pct"/>
            <w:shd w:val="clear" w:color="auto" w:fill="auto"/>
            <w:vAlign w:val="center"/>
          </w:tcPr>
          <w:p w:rsidR="00B867B6" w:rsidRPr="008762D4" w:rsidRDefault="00B867B6" w:rsidP="003B67FC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  <w:r w:rsidR="003B67FC" w:rsidRPr="008762D4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170" w:type="pct"/>
            <w:vAlign w:val="bottom"/>
          </w:tcPr>
          <w:p w:rsidR="00B867B6" w:rsidRPr="008762D4" w:rsidRDefault="00B867B6" w:rsidP="00B867B6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510" w:type="pct"/>
            <w:shd w:val="clear" w:color="auto" w:fill="auto"/>
            <w:vAlign w:val="center"/>
          </w:tcPr>
          <w:p w:rsidR="00B867B6" w:rsidRPr="008762D4" w:rsidRDefault="00B867B6" w:rsidP="003B67FC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  <w:r w:rsidR="003B67FC" w:rsidRPr="008762D4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69</w:t>
            </w:r>
          </w:p>
        </w:tc>
        <w:tc>
          <w:tcPr>
            <w:tcW w:w="433" w:type="pct"/>
            <w:shd w:val="clear" w:color="auto" w:fill="auto"/>
            <w:vAlign w:val="center"/>
          </w:tcPr>
          <w:p w:rsidR="00B867B6" w:rsidRPr="008762D4" w:rsidRDefault="00B867B6" w:rsidP="003B67FC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  <w:r w:rsidR="003B67FC" w:rsidRPr="008762D4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12</w:t>
            </w:r>
          </w:p>
        </w:tc>
        <w:tc>
          <w:tcPr>
            <w:tcW w:w="169" w:type="pct"/>
            <w:shd w:val="clear" w:color="auto" w:fill="auto"/>
            <w:vAlign w:val="bottom"/>
          </w:tcPr>
          <w:p w:rsidR="00B867B6" w:rsidRPr="008762D4" w:rsidRDefault="00B867B6" w:rsidP="00B867B6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B867B6" w:rsidRPr="008762D4" w:rsidTr="00B867B6">
        <w:trPr>
          <w:trHeight w:val="100"/>
        </w:trPr>
        <w:tc>
          <w:tcPr>
            <w:tcW w:w="2775" w:type="pct"/>
            <w:gridSpan w:val="2"/>
            <w:vAlign w:val="center"/>
          </w:tcPr>
          <w:p w:rsidR="00B867B6" w:rsidRPr="008762D4" w:rsidRDefault="00B867B6" w:rsidP="007C6544">
            <w:pPr>
              <w:spacing w:before="80" w:after="80" w:line="240" w:lineRule="auto"/>
              <w:jc w:val="left"/>
              <w:rPr>
                <w:rFonts w:ascii="Times New Roman" w:hAnsi="Times New Roman" w:cs="Arial"/>
                <w:bCs/>
                <w:iCs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Difficulty-dependent emotion recognition (RMET)</w:t>
            </w:r>
          </w:p>
        </w:tc>
        <w:tc>
          <w:tcPr>
            <w:tcW w:w="510" w:type="pct"/>
            <w:shd w:val="clear" w:color="auto" w:fill="auto"/>
            <w:vAlign w:val="center"/>
          </w:tcPr>
          <w:p w:rsidR="00B867B6" w:rsidRPr="008762D4" w:rsidRDefault="00B867B6" w:rsidP="007C6544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right"/>
              <w:rPr>
                <w:rFonts w:ascii="Times New Roman" w:hAnsi="Times New Roman" w:cs="Arial"/>
                <w:b/>
                <w:bCs/>
                <w:iCs/>
                <w:sz w:val="20"/>
                <w:szCs w:val="20"/>
                <w:lang w:val="en-US"/>
              </w:rPr>
            </w:pPr>
          </w:p>
        </w:tc>
        <w:tc>
          <w:tcPr>
            <w:tcW w:w="433" w:type="pct"/>
            <w:shd w:val="clear" w:color="auto" w:fill="auto"/>
            <w:vAlign w:val="center"/>
          </w:tcPr>
          <w:p w:rsidR="00B867B6" w:rsidRPr="008762D4" w:rsidRDefault="00B867B6" w:rsidP="007C6544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right"/>
              <w:rPr>
                <w:rFonts w:ascii="Times New Roman" w:hAnsi="Times New Roman" w:cs="Arial"/>
                <w:b/>
                <w:bCs/>
                <w:iCs/>
                <w:sz w:val="20"/>
                <w:szCs w:val="20"/>
                <w:lang w:val="en-US"/>
              </w:rPr>
            </w:pPr>
          </w:p>
        </w:tc>
        <w:tc>
          <w:tcPr>
            <w:tcW w:w="170" w:type="pct"/>
          </w:tcPr>
          <w:p w:rsidR="00B867B6" w:rsidRPr="008762D4" w:rsidRDefault="00B867B6" w:rsidP="007C6544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510" w:type="pct"/>
            <w:shd w:val="clear" w:color="auto" w:fill="auto"/>
            <w:vAlign w:val="center"/>
          </w:tcPr>
          <w:p w:rsidR="00B867B6" w:rsidRPr="008762D4" w:rsidRDefault="00B867B6" w:rsidP="007C6544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433" w:type="pct"/>
            <w:shd w:val="clear" w:color="auto" w:fill="auto"/>
            <w:vAlign w:val="center"/>
          </w:tcPr>
          <w:p w:rsidR="00B867B6" w:rsidRPr="008762D4" w:rsidRDefault="00B867B6" w:rsidP="007C6544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169" w:type="pct"/>
            <w:shd w:val="clear" w:color="auto" w:fill="auto"/>
            <w:vAlign w:val="center"/>
          </w:tcPr>
          <w:p w:rsidR="00B867B6" w:rsidRPr="008762D4" w:rsidRDefault="00B867B6" w:rsidP="007C6544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4C23E8" w:rsidRPr="008762D4" w:rsidTr="007C6544">
        <w:trPr>
          <w:trHeight w:val="100"/>
        </w:trPr>
        <w:tc>
          <w:tcPr>
            <w:tcW w:w="170" w:type="pct"/>
            <w:vAlign w:val="center"/>
          </w:tcPr>
          <w:p w:rsidR="004C23E8" w:rsidRPr="008762D4" w:rsidRDefault="004C23E8" w:rsidP="004C23E8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2605" w:type="pct"/>
            <w:vAlign w:val="center"/>
          </w:tcPr>
          <w:p w:rsidR="004C23E8" w:rsidRPr="008762D4" w:rsidRDefault="004C23E8" w:rsidP="004C23E8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Easy expressions</w:t>
            </w:r>
          </w:p>
        </w:tc>
        <w:tc>
          <w:tcPr>
            <w:tcW w:w="510" w:type="pct"/>
            <w:shd w:val="clear" w:color="auto" w:fill="auto"/>
            <w:vAlign w:val="center"/>
          </w:tcPr>
          <w:p w:rsidR="004C23E8" w:rsidRPr="008762D4" w:rsidRDefault="004C23E8" w:rsidP="004C23E8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0.78</w:t>
            </w:r>
          </w:p>
        </w:tc>
        <w:tc>
          <w:tcPr>
            <w:tcW w:w="433" w:type="pct"/>
            <w:shd w:val="clear" w:color="auto" w:fill="auto"/>
            <w:vAlign w:val="center"/>
          </w:tcPr>
          <w:p w:rsidR="004C23E8" w:rsidRPr="008762D4" w:rsidRDefault="004C23E8" w:rsidP="004C23E8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0.10</w:t>
            </w:r>
          </w:p>
        </w:tc>
        <w:tc>
          <w:tcPr>
            <w:tcW w:w="170" w:type="pct"/>
            <w:vAlign w:val="bottom"/>
          </w:tcPr>
          <w:p w:rsidR="004C23E8" w:rsidRPr="008762D4" w:rsidRDefault="004C23E8" w:rsidP="004C23E8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510" w:type="pct"/>
            <w:shd w:val="clear" w:color="auto" w:fill="auto"/>
            <w:vAlign w:val="center"/>
          </w:tcPr>
          <w:p w:rsidR="004C23E8" w:rsidRPr="008762D4" w:rsidRDefault="004C23E8" w:rsidP="004C23E8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0.82</w:t>
            </w:r>
          </w:p>
        </w:tc>
        <w:tc>
          <w:tcPr>
            <w:tcW w:w="433" w:type="pct"/>
            <w:shd w:val="clear" w:color="auto" w:fill="auto"/>
            <w:vAlign w:val="center"/>
          </w:tcPr>
          <w:p w:rsidR="004C23E8" w:rsidRPr="008762D4" w:rsidRDefault="004C23E8" w:rsidP="004C23E8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0.08</w:t>
            </w:r>
          </w:p>
        </w:tc>
        <w:tc>
          <w:tcPr>
            <w:tcW w:w="169" w:type="pct"/>
            <w:shd w:val="clear" w:color="auto" w:fill="auto"/>
          </w:tcPr>
          <w:p w:rsidR="004C23E8" w:rsidRPr="008762D4" w:rsidRDefault="004C23E8" w:rsidP="004C23E8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4C23E8" w:rsidRPr="008762D4" w:rsidTr="007C6544">
        <w:trPr>
          <w:trHeight w:val="100"/>
        </w:trPr>
        <w:tc>
          <w:tcPr>
            <w:tcW w:w="170" w:type="pct"/>
            <w:tcBorders>
              <w:bottom w:val="single" w:sz="4" w:space="0" w:color="auto"/>
            </w:tcBorders>
            <w:vAlign w:val="center"/>
          </w:tcPr>
          <w:p w:rsidR="004C23E8" w:rsidRPr="008762D4" w:rsidRDefault="004C23E8" w:rsidP="004C23E8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2605" w:type="pct"/>
            <w:tcBorders>
              <w:bottom w:val="single" w:sz="4" w:space="0" w:color="auto"/>
            </w:tcBorders>
            <w:vAlign w:val="center"/>
          </w:tcPr>
          <w:p w:rsidR="004C23E8" w:rsidRPr="008762D4" w:rsidRDefault="004C23E8" w:rsidP="004C23E8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Difficult expressions</w:t>
            </w:r>
          </w:p>
        </w:tc>
        <w:tc>
          <w:tcPr>
            <w:tcW w:w="510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4C23E8" w:rsidRPr="008762D4" w:rsidRDefault="004C23E8" w:rsidP="004C23E8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0.58</w:t>
            </w:r>
          </w:p>
        </w:tc>
        <w:tc>
          <w:tcPr>
            <w:tcW w:w="43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4C23E8" w:rsidRPr="008762D4" w:rsidRDefault="004C23E8" w:rsidP="004C23E8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0.10</w:t>
            </w:r>
          </w:p>
        </w:tc>
        <w:tc>
          <w:tcPr>
            <w:tcW w:w="170" w:type="pct"/>
            <w:tcBorders>
              <w:bottom w:val="single" w:sz="4" w:space="0" w:color="auto"/>
            </w:tcBorders>
            <w:vAlign w:val="bottom"/>
          </w:tcPr>
          <w:p w:rsidR="004C23E8" w:rsidRPr="008762D4" w:rsidRDefault="004C23E8" w:rsidP="004C23E8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  <w:tc>
          <w:tcPr>
            <w:tcW w:w="510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4C23E8" w:rsidRPr="008762D4" w:rsidRDefault="004C23E8" w:rsidP="004C23E8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0.54</w:t>
            </w:r>
          </w:p>
        </w:tc>
        <w:tc>
          <w:tcPr>
            <w:tcW w:w="43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4C23E8" w:rsidRPr="008762D4" w:rsidRDefault="004C23E8" w:rsidP="004C23E8">
            <w:pPr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0.14</w:t>
            </w:r>
          </w:p>
        </w:tc>
        <w:tc>
          <w:tcPr>
            <w:tcW w:w="169" w:type="pct"/>
            <w:tcBorders>
              <w:bottom w:val="single" w:sz="4" w:space="0" w:color="auto"/>
            </w:tcBorders>
            <w:shd w:val="clear" w:color="auto" w:fill="auto"/>
          </w:tcPr>
          <w:p w:rsidR="004C23E8" w:rsidRPr="008762D4" w:rsidRDefault="004C23E8" w:rsidP="004C23E8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</w:p>
        </w:tc>
      </w:tr>
      <w:tr w:rsidR="00B867B6" w:rsidRPr="002E2042" w:rsidTr="00B867B6">
        <w:trPr>
          <w:trHeight w:val="100"/>
        </w:trPr>
        <w:tc>
          <w:tcPr>
            <w:tcW w:w="5000" w:type="pct"/>
            <w:gridSpan w:val="8"/>
            <w:tcBorders>
              <w:top w:val="single" w:sz="4" w:space="0" w:color="auto"/>
            </w:tcBorders>
            <w:vAlign w:val="center"/>
          </w:tcPr>
          <w:p w:rsidR="00B867B6" w:rsidRPr="00853606" w:rsidRDefault="00B867B6" w:rsidP="003545B1">
            <w:pPr>
              <w:tabs>
                <w:tab w:val="left" w:pos="567"/>
                <w:tab w:val="left" w:pos="1588"/>
                <w:tab w:val="left" w:pos="6662"/>
              </w:tabs>
              <w:spacing w:before="80" w:after="80" w:line="240" w:lineRule="auto"/>
              <w:jc w:val="lef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8762D4">
              <w:rPr>
                <w:rFonts w:ascii="Times New Roman" w:hAnsi="Times New Roman"/>
                <w:i/>
                <w:color w:val="000000" w:themeColor="text1"/>
                <w:sz w:val="20"/>
                <w:szCs w:val="20"/>
                <w:lang w:val="en-US"/>
              </w:rPr>
              <w:t>Note</w:t>
            </w:r>
            <w:r w:rsidRPr="008762D4">
              <w:rPr>
                <w:rFonts w:ascii="Times New Roman" w:hAnsi="Times New Roman"/>
                <w:i/>
                <w:sz w:val="20"/>
                <w:szCs w:val="20"/>
                <w:lang w:val="en-US"/>
              </w:rPr>
              <w:t>.</w:t>
            </w: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 OC-AP = women with androgenic oral contraceptive use, OC-AAP = women with anti-androgenic oral contraceptive use, RMET = Reading the Mind in the Eyes Test </w:t>
            </w:r>
            <w:r w:rsidR="004C23E8" w:rsidRPr="008762D4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/>
            </w:r>
            <w:r w:rsidR="004C23E8" w:rsidRPr="008762D4">
              <w:rPr>
                <w:rFonts w:ascii="Times New Roman" w:hAnsi="Times New Roman"/>
                <w:sz w:val="20"/>
                <w:szCs w:val="20"/>
                <w:lang w:val="en-US"/>
              </w:rPr>
              <w:instrText xml:space="preserve"> ADDIN EN.CITE &lt;EndNote&gt;&lt;Cite&gt;&lt;Author&gt;Baron-Cohen&lt;/Author&gt;&lt;Year&gt;2001&lt;/Year&gt;&lt;RecNum&gt;4271&lt;/RecNum&gt;&lt;DisplayText&gt;(Baron-Cohen et al., 2001)&lt;/DisplayText&gt;&lt;record&gt;&lt;rec-number&gt;4271&lt;/rec-number&gt;&lt;foreign-keys&gt;&lt;key app="EN" db-id="affs2fdxiftztwer90p5v2fnvaexwwteapfd" timestamp="1439890999"&gt;4271&lt;/key&gt;&lt;key app="ENWeb" db-id=""&gt;0&lt;/key&gt;&lt;/foreign-keys&gt;&lt;ref-type name="Journal Article"&gt;17&lt;/ref-type&gt;&lt;contributors&gt;&lt;authors&gt;&lt;author&gt;Baron-Cohen, S.&lt;/author&gt;&lt;author&gt;Wheelwright, S.&lt;/author&gt;&lt;author&gt;Hill, J.&lt;/author&gt;&lt;author&gt;Raste, Y.&lt;/author&gt;&lt;author&gt;Plumb, I.&lt;/author&gt;&lt;/authors&gt;&lt;/contributors&gt;&lt;auth-address&gt;Department of Experimental Psychology, University of Cambridge, UK. SB205@cus.cam.ac.uk&lt;/auth-address&gt;&lt;titles&gt;&lt;title&gt;The &amp;quot;Reading the Mind in the Eyes&amp;quot; Test revised version: a study with normal adults, and adults with Asperger syndrome or high-functioning autism&lt;/title&gt;&lt;secondary-title&gt;J Child Psychol Psychiatry&lt;/secondary-title&gt;&lt;/titles&gt;&lt;periodical&gt;&lt;full-title&gt;J Child Psychol Psychiatry&lt;/full-title&gt;&lt;abbr-1&gt;Journal of child psychology and psychiatry, and allied disciplines&lt;/abbr-1&gt;&lt;/periodical&gt;&lt;pages&gt;241-51&lt;/pages&gt;&lt;volume&gt;42&lt;/volume&gt;&lt;number&gt;2&lt;/number&gt;&lt;keywords&gt;&lt;keyword&gt;Adult&lt;/keyword&gt;&lt;keyword&gt;Asperger Syndrome/*diagnosis/psychology&lt;/keyword&gt;&lt;keyword&gt;Autistic Disorder/*diagnosis/psychology&lt;/keyword&gt;&lt;keyword&gt;Cognition Disorders/*diagnosis&lt;/keyword&gt;&lt;keyword&gt;Emotions&lt;/keyword&gt;&lt;keyword&gt;Eye&lt;/keyword&gt;&lt;keyword&gt;Female&lt;/keyword&gt;&lt;keyword&gt;Humans&lt;/keyword&gt;&lt;keyword&gt;Male&lt;/keyword&gt;&lt;keyword&gt;Perception&lt;/keyword&gt;&lt;keyword&gt;Psychometrics&lt;/keyword&gt;&lt;keyword&gt;Reproducibility of Results&lt;/keyword&gt;&lt;keyword&gt;Sensitivity and Specificity&lt;/keyword&gt;&lt;keyword&gt;Social Behavior&lt;/keyword&gt;&lt;/keywords&gt;&lt;dates&gt;&lt;year&gt;2001&lt;/year&gt;&lt;pub-dates&gt;&lt;date&gt;Feb&lt;/date&gt;&lt;/pub-dates&gt;&lt;/dates&gt;&lt;accession-num&gt;11280420&lt;/accession-num&gt;&lt;urls&gt;&lt;related-urls&gt;&lt;url&gt;http://www.ncbi.nlm.nih.gov/entrez/query.fcgi?cmd=Retrieve&amp;amp;db=PubMed&amp;amp;dopt=Citation&amp;amp;list_uids=11280420 &lt;/url&gt;&lt;/related-urls&gt;&lt;/urls&gt;&lt;/record&gt;&lt;/Cite&gt;&lt;/EndNote&gt;</w:instrText>
            </w:r>
            <w:r w:rsidR="004C23E8" w:rsidRPr="008762D4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4C23E8" w:rsidRPr="008762D4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hyperlink w:anchor="_ENREF_4" w:tooltip="Baron-Cohen, 2001 #4271" w:history="1">
              <w:r w:rsidR="003545B1" w:rsidRPr="008762D4">
                <w:rPr>
                  <w:rFonts w:ascii="Times New Roman" w:hAnsi="Times New Roman"/>
                  <w:noProof/>
                  <w:sz w:val="20"/>
                  <w:szCs w:val="20"/>
                  <w:lang w:val="en-US"/>
                </w:rPr>
                <w:t>Baron-Cohen et al., 2001</w:t>
              </w:r>
            </w:hyperlink>
            <w:r w:rsidR="004C23E8" w:rsidRPr="008762D4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)</w:t>
            </w:r>
            <w:r w:rsidR="004C23E8" w:rsidRPr="008762D4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  <w:r w:rsidRPr="008762D4">
              <w:rPr>
                <w:rFonts w:ascii="Times New Roman" w:hAnsi="Times New Roman"/>
                <w:sz w:val="20"/>
                <w:szCs w:val="20"/>
                <w:lang w:val="en-US"/>
              </w:rPr>
              <w:t>.</w:t>
            </w:r>
          </w:p>
        </w:tc>
      </w:tr>
    </w:tbl>
    <w:p w:rsidR="00AF4D00" w:rsidRPr="00853606" w:rsidRDefault="00AF4D00" w:rsidP="006458F6">
      <w:pPr>
        <w:spacing w:before="240" w:after="240" w:line="240" w:lineRule="auto"/>
        <w:rPr>
          <w:rFonts w:ascii="Times New Roman" w:hAnsi="Times New Roman"/>
          <w:lang w:val="en-US"/>
        </w:rPr>
      </w:pPr>
    </w:p>
    <w:sectPr w:rsidR="00AF4D00" w:rsidRPr="00853606" w:rsidSect="002E2042">
      <w:headerReference w:type="default" r:id="rId9"/>
      <w:footerReference w:type="default" r:id="rId10"/>
      <w:pgSz w:w="11900" w:h="16840" w:code="9"/>
      <w:pgMar w:top="1411" w:right="1411" w:bottom="1411" w:left="1411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A2EE0" w:rsidRDefault="002A2EE0">
      <w:r>
        <w:separator/>
      </w:r>
    </w:p>
  </w:endnote>
  <w:endnote w:type="continuationSeparator" w:id="0">
    <w:p w:rsidR="002A2EE0" w:rsidRDefault="002A2EE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05F8C" w:rsidRPr="009314E2" w:rsidRDefault="00905F8C">
    <w:pPr>
      <w:pStyle w:val="Footer"/>
      <w:jc w:val="right"/>
      <w:rPr>
        <w:rFonts w:ascii="Times New Roman" w:hAnsi="Times New Roman"/>
      </w:rPr>
    </w:pPr>
    <w:r>
      <w:fldChar w:fldCharType="begin"/>
    </w:r>
    <w:r>
      <w:instrText xml:space="preserve"> PAGE   \* MERGEFORMAT </w:instrText>
    </w:r>
    <w:r>
      <w:fldChar w:fldCharType="separate"/>
    </w:r>
    <w:r w:rsidR="00E66CAE" w:rsidRPr="00E66CAE">
      <w:rPr>
        <w:rFonts w:ascii="Times New Roman" w:hAnsi="Times New Roman"/>
        <w:noProof/>
      </w:rPr>
      <w:t>1</w:t>
    </w:r>
    <w:r>
      <w:rPr>
        <w:rFonts w:ascii="Times New Roman" w:hAnsi="Times New Roman"/>
        <w:noProof/>
      </w:rPr>
      <w:fldChar w:fldCharType="end"/>
    </w:r>
  </w:p>
  <w:p w:rsidR="00905F8C" w:rsidRDefault="00905F8C" w:rsidP="00A7235C">
    <w:pPr>
      <w:tabs>
        <w:tab w:val="left" w:pos="956"/>
      </w:tabs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A2EE0" w:rsidRDefault="002A2EE0">
      <w:r>
        <w:separator/>
      </w:r>
    </w:p>
  </w:footnote>
  <w:footnote w:type="continuationSeparator" w:id="0">
    <w:p w:rsidR="002A2EE0" w:rsidRDefault="002A2EE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05F8C" w:rsidRPr="002E2042" w:rsidRDefault="00905F8C" w:rsidP="005F68DF">
    <w:pPr>
      <w:pStyle w:val="Header"/>
      <w:rPr>
        <w:rFonts w:ascii="Times New Roman" w:hAnsi="Times New Roman"/>
        <w:sz w:val="20"/>
        <w:szCs w:val="20"/>
        <w:lang w:val="fr-CH"/>
      </w:rPr>
    </w:pPr>
    <w:r w:rsidRPr="002E2042">
      <w:rPr>
        <w:rFonts w:ascii="Times New Roman" w:hAnsi="Times New Roman"/>
        <w:sz w:val="20"/>
        <w:szCs w:val="20"/>
        <w:lang w:val="fr-CH"/>
      </w:rPr>
      <w:t>Pahnke et al.</w:t>
    </w:r>
    <w:r w:rsidRPr="002E2042">
      <w:rPr>
        <w:rFonts w:ascii="Times New Roman" w:hAnsi="Times New Roman"/>
        <w:sz w:val="20"/>
        <w:szCs w:val="20"/>
        <w:lang w:val="fr-CH"/>
      </w:rPr>
      <w:tab/>
    </w:r>
    <w:r w:rsidRPr="002E2042">
      <w:rPr>
        <w:rFonts w:ascii="Times New Roman" w:hAnsi="Times New Roman"/>
        <w:sz w:val="20"/>
        <w:szCs w:val="20"/>
        <w:lang w:val="fr-CH"/>
      </w:rPr>
      <w:tab/>
      <w:t>OCs impair complex emotion recognition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3C2E44B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B7D8573E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FAA07CA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014633DC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A5CC319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3D2716C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4CCED4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3426F4DC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D2E823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388ACD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000001"/>
    <w:multiLevelType w:val="hybridMultilevel"/>
    <w:tmpl w:val="00000001"/>
    <w:lvl w:ilvl="0" w:tplc="00000001">
      <w:start w:val="2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1" w15:restartNumberingAfterBreak="0">
    <w:nsid w:val="064E0870"/>
    <w:multiLevelType w:val="hybridMultilevel"/>
    <w:tmpl w:val="8A8A6A60"/>
    <w:lvl w:ilvl="0" w:tplc="32DC8C6C">
      <w:start w:val="1"/>
      <w:numFmt w:val="lowerLetter"/>
      <w:lvlText w:val="%1-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820535C"/>
    <w:multiLevelType w:val="hybridMultilevel"/>
    <w:tmpl w:val="660C792C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1077510C"/>
    <w:multiLevelType w:val="multilevel"/>
    <w:tmpl w:val="519650F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4" w15:restartNumberingAfterBreak="0">
    <w:nsid w:val="16D6334D"/>
    <w:multiLevelType w:val="hybridMultilevel"/>
    <w:tmpl w:val="EE40D2A2"/>
    <w:lvl w:ilvl="0" w:tplc="1450B64A">
      <w:start w:val="3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65B6B89"/>
    <w:multiLevelType w:val="hybridMultilevel"/>
    <w:tmpl w:val="89E6CF80"/>
    <w:lvl w:ilvl="0" w:tplc="F154E8C4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2710DD4A">
      <w:start w:val="1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F4F4B59A" w:tentative="1">
      <w:start w:val="1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FCC8268" w:tentative="1">
      <w:start w:val="1"/>
      <w:numFmt w:val="bullet"/>
      <w:lvlText w:val="–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4142F03E" w:tentative="1">
      <w:start w:val="1"/>
      <w:numFmt w:val="bullet"/>
      <w:lvlText w:val="–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24A88BD6" w:tentative="1">
      <w:start w:val="1"/>
      <w:numFmt w:val="bullet"/>
      <w:lvlText w:val="–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20362490" w:tentative="1">
      <w:start w:val="1"/>
      <w:numFmt w:val="bullet"/>
      <w:lvlText w:val="–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F8C65C6E" w:tentative="1">
      <w:start w:val="1"/>
      <w:numFmt w:val="bullet"/>
      <w:lvlText w:val="–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7F30D892" w:tentative="1">
      <w:start w:val="1"/>
      <w:numFmt w:val="bullet"/>
      <w:lvlText w:val="–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5"/>
  </w:num>
  <w:num w:numId="12">
    <w:abstractNumId w:val="11"/>
  </w:num>
  <w:num w:numId="13">
    <w:abstractNumId w:val="14"/>
  </w:num>
  <w:num w:numId="14">
    <w:abstractNumId w:val="10"/>
  </w:num>
  <w:num w:numId="15">
    <w:abstractNumId w:val="12"/>
  </w:num>
  <w:num w:numId="16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/>
  <w:stylePaneFormatFilter w:val="1708" w:allStyles="0" w:customStyles="0" w:latentStyles="0" w:stylesInUse="1" w:headingStyles="0" w:numberingStyles="0" w:tableStyles="0" w:directFormattingOnRuns="1" w:directFormattingOnParagraphs="1" w:directFormattingOnNumbering="1" w:directFormattingOnTables="0" w:clearFormatting="1" w:top3HeadingStyles="0" w:visibleStyles="0" w:alternateStyleNames="0"/>
  <w:defaultTabStop w:val="708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ffs2fdxiftztwer90p5v2fnvaexwwteapfd&quot;&gt;Literatur&lt;record-ids&gt;&lt;item&gt;3101&lt;/item&gt;&lt;item&gt;3710&lt;/item&gt;&lt;item&gt;4236&lt;/item&gt;&lt;item&gt;4270&lt;/item&gt;&lt;item&gt;4271&lt;/item&gt;&lt;item&gt;4319&lt;/item&gt;&lt;item&gt;4324&lt;/item&gt;&lt;item&gt;4372&lt;/item&gt;&lt;item&gt;4439&lt;/item&gt;&lt;item&gt;4728&lt;/item&gt;&lt;item&gt;4754&lt;/item&gt;&lt;item&gt;5148&lt;/item&gt;&lt;item&gt;5234&lt;/item&gt;&lt;item&gt;5659&lt;/item&gt;&lt;item&gt;5680&lt;/item&gt;&lt;item&gt;5692&lt;/item&gt;&lt;item&gt;5857&lt;/item&gt;&lt;item&gt;5896&lt;/item&gt;&lt;item&gt;5897&lt;/item&gt;&lt;item&gt;5924&lt;/item&gt;&lt;item&gt;5969&lt;/item&gt;&lt;item&gt;5970&lt;/item&gt;&lt;item&gt;5975&lt;/item&gt;&lt;item&gt;5977&lt;/item&gt;&lt;item&gt;5978&lt;/item&gt;&lt;item&gt;5981&lt;/item&gt;&lt;item&gt;5982&lt;/item&gt;&lt;item&gt;5984&lt;/item&gt;&lt;item&gt;6037&lt;/item&gt;&lt;item&gt;6084&lt;/item&gt;&lt;item&gt;6086&lt;/item&gt;&lt;item&gt;6153&lt;/item&gt;&lt;item&gt;6745&lt;/item&gt;&lt;item&gt;6746&lt;/item&gt;&lt;item&gt;6747&lt;/item&gt;&lt;item&gt;6749&lt;/item&gt;&lt;item&gt;6750&lt;/item&gt;&lt;item&gt;6751&lt;/item&gt;&lt;item&gt;6752&lt;/item&gt;&lt;item&gt;6753&lt;/item&gt;&lt;item&gt;6754&lt;/item&gt;&lt;item&gt;6755&lt;/item&gt;&lt;/record-ids&gt;&lt;/item&gt;&lt;/Libraries&gt;"/>
  </w:docVars>
  <w:rsids>
    <w:rsidRoot w:val="00661EC4"/>
    <w:rsid w:val="0000024F"/>
    <w:rsid w:val="0000025E"/>
    <w:rsid w:val="0000027E"/>
    <w:rsid w:val="00000294"/>
    <w:rsid w:val="000002F1"/>
    <w:rsid w:val="0000057A"/>
    <w:rsid w:val="00000717"/>
    <w:rsid w:val="000017A3"/>
    <w:rsid w:val="0000194F"/>
    <w:rsid w:val="00001AA3"/>
    <w:rsid w:val="00001AA7"/>
    <w:rsid w:val="00001C52"/>
    <w:rsid w:val="00001D02"/>
    <w:rsid w:val="00001D6D"/>
    <w:rsid w:val="0000241E"/>
    <w:rsid w:val="000028D3"/>
    <w:rsid w:val="00002BD5"/>
    <w:rsid w:val="00002CCF"/>
    <w:rsid w:val="00003399"/>
    <w:rsid w:val="0000346C"/>
    <w:rsid w:val="0000358F"/>
    <w:rsid w:val="0000361B"/>
    <w:rsid w:val="0000363B"/>
    <w:rsid w:val="000036B4"/>
    <w:rsid w:val="0000371F"/>
    <w:rsid w:val="0000386B"/>
    <w:rsid w:val="000038D6"/>
    <w:rsid w:val="00003E22"/>
    <w:rsid w:val="00004296"/>
    <w:rsid w:val="00004839"/>
    <w:rsid w:val="00004917"/>
    <w:rsid w:val="00004C1E"/>
    <w:rsid w:val="00004C2A"/>
    <w:rsid w:val="0000531E"/>
    <w:rsid w:val="000054C6"/>
    <w:rsid w:val="00005690"/>
    <w:rsid w:val="000057F2"/>
    <w:rsid w:val="00005CB9"/>
    <w:rsid w:val="00005DE0"/>
    <w:rsid w:val="0000604D"/>
    <w:rsid w:val="0000635D"/>
    <w:rsid w:val="00006414"/>
    <w:rsid w:val="00006742"/>
    <w:rsid w:val="00006B7C"/>
    <w:rsid w:val="0000702B"/>
    <w:rsid w:val="00007149"/>
    <w:rsid w:val="0000726D"/>
    <w:rsid w:val="00010129"/>
    <w:rsid w:val="00010691"/>
    <w:rsid w:val="00010C5D"/>
    <w:rsid w:val="00010E12"/>
    <w:rsid w:val="00010E65"/>
    <w:rsid w:val="00010FCE"/>
    <w:rsid w:val="0001101B"/>
    <w:rsid w:val="000115C7"/>
    <w:rsid w:val="00011AEC"/>
    <w:rsid w:val="00011CB5"/>
    <w:rsid w:val="000121D9"/>
    <w:rsid w:val="000122B5"/>
    <w:rsid w:val="000123C8"/>
    <w:rsid w:val="00012523"/>
    <w:rsid w:val="00012A97"/>
    <w:rsid w:val="00012D87"/>
    <w:rsid w:val="00012E26"/>
    <w:rsid w:val="00012EE2"/>
    <w:rsid w:val="00013214"/>
    <w:rsid w:val="000132C0"/>
    <w:rsid w:val="00013913"/>
    <w:rsid w:val="00013AD4"/>
    <w:rsid w:val="000141C6"/>
    <w:rsid w:val="000143DD"/>
    <w:rsid w:val="000143F8"/>
    <w:rsid w:val="00014A80"/>
    <w:rsid w:val="000153B6"/>
    <w:rsid w:val="000153E2"/>
    <w:rsid w:val="00015542"/>
    <w:rsid w:val="00015B7F"/>
    <w:rsid w:val="00015D85"/>
    <w:rsid w:val="00016085"/>
    <w:rsid w:val="00016859"/>
    <w:rsid w:val="000169F5"/>
    <w:rsid w:val="00016B42"/>
    <w:rsid w:val="000170E5"/>
    <w:rsid w:val="000177C4"/>
    <w:rsid w:val="00017BD0"/>
    <w:rsid w:val="00017C74"/>
    <w:rsid w:val="00017EF1"/>
    <w:rsid w:val="00017FC8"/>
    <w:rsid w:val="00017FD7"/>
    <w:rsid w:val="000203E0"/>
    <w:rsid w:val="000204F6"/>
    <w:rsid w:val="0002057A"/>
    <w:rsid w:val="000206D1"/>
    <w:rsid w:val="00020872"/>
    <w:rsid w:val="00020A34"/>
    <w:rsid w:val="00020B81"/>
    <w:rsid w:val="0002109D"/>
    <w:rsid w:val="0002120B"/>
    <w:rsid w:val="0002131E"/>
    <w:rsid w:val="0002168A"/>
    <w:rsid w:val="00021C8D"/>
    <w:rsid w:val="00021F18"/>
    <w:rsid w:val="00021F2F"/>
    <w:rsid w:val="00022465"/>
    <w:rsid w:val="000225FD"/>
    <w:rsid w:val="0002293B"/>
    <w:rsid w:val="00022AEC"/>
    <w:rsid w:val="00022E8F"/>
    <w:rsid w:val="000232F6"/>
    <w:rsid w:val="00023458"/>
    <w:rsid w:val="00023487"/>
    <w:rsid w:val="000234EF"/>
    <w:rsid w:val="00023C28"/>
    <w:rsid w:val="00023E7A"/>
    <w:rsid w:val="0002411A"/>
    <w:rsid w:val="000246B6"/>
    <w:rsid w:val="000247F8"/>
    <w:rsid w:val="000248C4"/>
    <w:rsid w:val="00024EE0"/>
    <w:rsid w:val="0002512F"/>
    <w:rsid w:val="000252C2"/>
    <w:rsid w:val="00025317"/>
    <w:rsid w:val="0002599A"/>
    <w:rsid w:val="00026242"/>
    <w:rsid w:val="0002660D"/>
    <w:rsid w:val="00026845"/>
    <w:rsid w:val="00027682"/>
    <w:rsid w:val="000279D4"/>
    <w:rsid w:val="00027A34"/>
    <w:rsid w:val="00027D7E"/>
    <w:rsid w:val="0003055F"/>
    <w:rsid w:val="000307DF"/>
    <w:rsid w:val="000307F4"/>
    <w:rsid w:val="000309D6"/>
    <w:rsid w:val="00030B33"/>
    <w:rsid w:val="00030DB5"/>
    <w:rsid w:val="0003131E"/>
    <w:rsid w:val="000315EB"/>
    <w:rsid w:val="00031A69"/>
    <w:rsid w:val="00031E7F"/>
    <w:rsid w:val="00031F2D"/>
    <w:rsid w:val="000320A1"/>
    <w:rsid w:val="000320C9"/>
    <w:rsid w:val="00032376"/>
    <w:rsid w:val="000323A1"/>
    <w:rsid w:val="0003248D"/>
    <w:rsid w:val="000324F5"/>
    <w:rsid w:val="00032B19"/>
    <w:rsid w:val="00032F6F"/>
    <w:rsid w:val="0003308E"/>
    <w:rsid w:val="00033509"/>
    <w:rsid w:val="00033981"/>
    <w:rsid w:val="00033D5E"/>
    <w:rsid w:val="00033E7D"/>
    <w:rsid w:val="00033F2C"/>
    <w:rsid w:val="00033F78"/>
    <w:rsid w:val="0003420C"/>
    <w:rsid w:val="0003438D"/>
    <w:rsid w:val="00034445"/>
    <w:rsid w:val="000344FE"/>
    <w:rsid w:val="00034544"/>
    <w:rsid w:val="00034A74"/>
    <w:rsid w:val="00034AB3"/>
    <w:rsid w:val="000352D4"/>
    <w:rsid w:val="000352F6"/>
    <w:rsid w:val="00035504"/>
    <w:rsid w:val="000359CB"/>
    <w:rsid w:val="00035D46"/>
    <w:rsid w:val="00035F84"/>
    <w:rsid w:val="00036395"/>
    <w:rsid w:val="00036471"/>
    <w:rsid w:val="00036817"/>
    <w:rsid w:val="00036DA1"/>
    <w:rsid w:val="000370ED"/>
    <w:rsid w:val="00037BC6"/>
    <w:rsid w:val="00037C6C"/>
    <w:rsid w:val="00037FE4"/>
    <w:rsid w:val="0004010C"/>
    <w:rsid w:val="00040492"/>
    <w:rsid w:val="00040555"/>
    <w:rsid w:val="0004067D"/>
    <w:rsid w:val="0004077F"/>
    <w:rsid w:val="00040799"/>
    <w:rsid w:val="0004096A"/>
    <w:rsid w:val="00040A83"/>
    <w:rsid w:val="00040DB4"/>
    <w:rsid w:val="00041288"/>
    <w:rsid w:val="000416AF"/>
    <w:rsid w:val="000417C2"/>
    <w:rsid w:val="00041F84"/>
    <w:rsid w:val="00042152"/>
    <w:rsid w:val="000425AD"/>
    <w:rsid w:val="000428E8"/>
    <w:rsid w:val="00042ED9"/>
    <w:rsid w:val="0004384D"/>
    <w:rsid w:val="00043913"/>
    <w:rsid w:val="000440E5"/>
    <w:rsid w:val="000442F7"/>
    <w:rsid w:val="00044304"/>
    <w:rsid w:val="00044906"/>
    <w:rsid w:val="000449B3"/>
    <w:rsid w:val="000453E9"/>
    <w:rsid w:val="00045498"/>
    <w:rsid w:val="00045ACC"/>
    <w:rsid w:val="00045EDF"/>
    <w:rsid w:val="00046A5E"/>
    <w:rsid w:val="00047466"/>
    <w:rsid w:val="000477F3"/>
    <w:rsid w:val="00047B43"/>
    <w:rsid w:val="00047E8E"/>
    <w:rsid w:val="00047F28"/>
    <w:rsid w:val="00047F33"/>
    <w:rsid w:val="0005001A"/>
    <w:rsid w:val="00050315"/>
    <w:rsid w:val="0005040F"/>
    <w:rsid w:val="00050958"/>
    <w:rsid w:val="0005106C"/>
    <w:rsid w:val="000513F6"/>
    <w:rsid w:val="0005141B"/>
    <w:rsid w:val="00051849"/>
    <w:rsid w:val="00051926"/>
    <w:rsid w:val="000519E4"/>
    <w:rsid w:val="00051B6D"/>
    <w:rsid w:val="00051B98"/>
    <w:rsid w:val="00051C38"/>
    <w:rsid w:val="00051DFE"/>
    <w:rsid w:val="00052217"/>
    <w:rsid w:val="000525CF"/>
    <w:rsid w:val="000528D9"/>
    <w:rsid w:val="00052B52"/>
    <w:rsid w:val="00052C78"/>
    <w:rsid w:val="00052D76"/>
    <w:rsid w:val="00053259"/>
    <w:rsid w:val="0005370B"/>
    <w:rsid w:val="0005377C"/>
    <w:rsid w:val="00053A5F"/>
    <w:rsid w:val="00053E4C"/>
    <w:rsid w:val="0005457A"/>
    <w:rsid w:val="000545B5"/>
    <w:rsid w:val="00054EAA"/>
    <w:rsid w:val="0005536F"/>
    <w:rsid w:val="00055574"/>
    <w:rsid w:val="000555B0"/>
    <w:rsid w:val="000557B3"/>
    <w:rsid w:val="00055846"/>
    <w:rsid w:val="00055BEF"/>
    <w:rsid w:val="00055EA8"/>
    <w:rsid w:val="000560A0"/>
    <w:rsid w:val="00056941"/>
    <w:rsid w:val="00056A44"/>
    <w:rsid w:val="00056E7A"/>
    <w:rsid w:val="00056EA0"/>
    <w:rsid w:val="00057533"/>
    <w:rsid w:val="0005795E"/>
    <w:rsid w:val="00057E48"/>
    <w:rsid w:val="00057FBB"/>
    <w:rsid w:val="00060453"/>
    <w:rsid w:val="00060815"/>
    <w:rsid w:val="00060C36"/>
    <w:rsid w:val="00060FE4"/>
    <w:rsid w:val="000611D4"/>
    <w:rsid w:val="00061241"/>
    <w:rsid w:val="000614A0"/>
    <w:rsid w:val="00061531"/>
    <w:rsid w:val="0006179A"/>
    <w:rsid w:val="00061A4D"/>
    <w:rsid w:val="0006200F"/>
    <w:rsid w:val="000621DD"/>
    <w:rsid w:val="00062257"/>
    <w:rsid w:val="00062B2B"/>
    <w:rsid w:val="00062D3A"/>
    <w:rsid w:val="00062F60"/>
    <w:rsid w:val="00063076"/>
    <w:rsid w:val="000631F8"/>
    <w:rsid w:val="0006322B"/>
    <w:rsid w:val="0006354A"/>
    <w:rsid w:val="0006356E"/>
    <w:rsid w:val="00063693"/>
    <w:rsid w:val="0006390F"/>
    <w:rsid w:val="00064123"/>
    <w:rsid w:val="000641C7"/>
    <w:rsid w:val="0006426E"/>
    <w:rsid w:val="000647C1"/>
    <w:rsid w:val="00064A88"/>
    <w:rsid w:val="0006515C"/>
    <w:rsid w:val="00065482"/>
    <w:rsid w:val="00065612"/>
    <w:rsid w:val="00065695"/>
    <w:rsid w:val="000658EC"/>
    <w:rsid w:val="00065B16"/>
    <w:rsid w:val="00065B7C"/>
    <w:rsid w:val="00066AF4"/>
    <w:rsid w:val="00066CC8"/>
    <w:rsid w:val="00066FED"/>
    <w:rsid w:val="00067238"/>
    <w:rsid w:val="000675A7"/>
    <w:rsid w:val="00067695"/>
    <w:rsid w:val="00067F77"/>
    <w:rsid w:val="000701E9"/>
    <w:rsid w:val="000703E2"/>
    <w:rsid w:val="0007059A"/>
    <w:rsid w:val="00070E43"/>
    <w:rsid w:val="00071333"/>
    <w:rsid w:val="00071583"/>
    <w:rsid w:val="00071C11"/>
    <w:rsid w:val="00071E2C"/>
    <w:rsid w:val="00072029"/>
    <w:rsid w:val="0007279A"/>
    <w:rsid w:val="00072B5D"/>
    <w:rsid w:val="00072BA6"/>
    <w:rsid w:val="00072C7F"/>
    <w:rsid w:val="00072CAF"/>
    <w:rsid w:val="00072D6F"/>
    <w:rsid w:val="00072E3A"/>
    <w:rsid w:val="000731F8"/>
    <w:rsid w:val="000736A8"/>
    <w:rsid w:val="00073830"/>
    <w:rsid w:val="00073A3D"/>
    <w:rsid w:val="00073A5C"/>
    <w:rsid w:val="00073CC1"/>
    <w:rsid w:val="0007404E"/>
    <w:rsid w:val="000743FE"/>
    <w:rsid w:val="00074501"/>
    <w:rsid w:val="00074686"/>
    <w:rsid w:val="00074756"/>
    <w:rsid w:val="0007475E"/>
    <w:rsid w:val="00074A87"/>
    <w:rsid w:val="000752C2"/>
    <w:rsid w:val="000754F5"/>
    <w:rsid w:val="000756E7"/>
    <w:rsid w:val="00075B4D"/>
    <w:rsid w:val="00075BDB"/>
    <w:rsid w:val="00075EBB"/>
    <w:rsid w:val="00076015"/>
    <w:rsid w:val="000761D0"/>
    <w:rsid w:val="0007620A"/>
    <w:rsid w:val="000762A4"/>
    <w:rsid w:val="00076303"/>
    <w:rsid w:val="00076359"/>
    <w:rsid w:val="000764FF"/>
    <w:rsid w:val="00076BB6"/>
    <w:rsid w:val="00076D3C"/>
    <w:rsid w:val="00077A42"/>
    <w:rsid w:val="00077CF2"/>
    <w:rsid w:val="00080155"/>
    <w:rsid w:val="0008026A"/>
    <w:rsid w:val="000806DF"/>
    <w:rsid w:val="000808B1"/>
    <w:rsid w:val="000809EC"/>
    <w:rsid w:val="00080DAD"/>
    <w:rsid w:val="00081345"/>
    <w:rsid w:val="00081410"/>
    <w:rsid w:val="00081673"/>
    <w:rsid w:val="000817EB"/>
    <w:rsid w:val="00081A6D"/>
    <w:rsid w:val="00081B7C"/>
    <w:rsid w:val="00081B91"/>
    <w:rsid w:val="00081BBC"/>
    <w:rsid w:val="00081CEB"/>
    <w:rsid w:val="00081F42"/>
    <w:rsid w:val="000820C5"/>
    <w:rsid w:val="000821CC"/>
    <w:rsid w:val="000822BE"/>
    <w:rsid w:val="000824A5"/>
    <w:rsid w:val="0008280C"/>
    <w:rsid w:val="00082A71"/>
    <w:rsid w:val="00082A94"/>
    <w:rsid w:val="00082A96"/>
    <w:rsid w:val="00082B53"/>
    <w:rsid w:val="00082BDE"/>
    <w:rsid w:val="00082C36"/>
    <w:rsid w:val="000831F3"/>
    <w:rsid w:val="0008363D"/>
    <w:rsid w:val="00083C36"/>
    <w:rsid w:val="00083E0E"/>
    <w:rsid w:val="00083F3E"/>
    <w:rsid w:val="00084F03"/>
    <w:rsid w:val="00085448"/>
    <w:rsid w:val="00085B8A"/>
    <w:rsid w:val="00085F06"/>
    <w:rsid w:val="00085FAA"/>
    <w:rsid w:val="0008612B"/>
    <w:rsid w:val="00086177"/>
    <w:rsid w:val="0008634D"/>
    <w:rsid w:val="000865B1"/>
    <w:rsid w:val="00086656"/>
    <w:rsid w:val="00086827"/>
    <w:rsid w:val="00086898"/>
    <w:rsid w:val="0008693F"/>
    <w:rsid w:val="0008694B"/>
    <w:rsid w:val="00086D81"/>
    <w:rsid w:val="00086FE1"/>
    <w:rsid w:val="00087BFD"/>
    <w:rsid w:val="00090368"/>
    <w:rsid w:val="000909DA"/>
    <w:rsid w:val="000916B1"/>
    <w:rsid w:val="000919A0"/>
    <w:rsid w:val="00091C33"/>
    <w:rsid w:val="00091CC5"/>
    <w:rsid w:val="00091FC9"/>
    <w:rsid w:val="000920F4"/>
    <w:rsid w:val="00092C6A"/>
    <w:rsid w:val="00092CC8"/>
    <w:rsid w:val="0009302F"/>
    <w:rsid w:val="0009315B"/>
    <w:rsid w:val="0009316D"/>
    <w:rsid w:val="00093354"/>
    <w:rsid w:val="0009352B"/>
    <w:rsid w:val="00093CCB"/>
    <w:rsid w:val="00093F34"/>
    <w:rsid w:val="00094762"/>
    <w:rsid w:val="0009529C"/>
    <w:rsid w:val="000952A6"/>
    <w:rsid w:val="00095371"/>
    <w:rsid w:val="00095408"/>
    <w:rsid w:val="00096024"/>
    <w:rsid w:val="00096446"/>
    <w:rsid w:val="0009653D"/>
    <w:rsid w:val="000965F4"/>
    <w:rsid w:val="000973B2"/>
    <w:rsid w:val="000975C5"/>
    <w:rsid w:val="00097647"/>
    <w:rsid w:val="00097659"/>
    <w:rsid w:val="000976A9"/>
    <w:rsid w:val="00097B1F"/>
    <w:rsid w:val="00097C22"/>
    <w:rsid w:val="00097C30"/>
    <w:rsid w:val="00097E21"/>
    <w:rsid w:val="000A0190"/>
    <w:rsid w:val="000A01BA"/>
    <w:rsid w:val="000A02D4"/>
    <w:rsid w:val="000A032D"/>
    <w:rsid w:val="000A0347"/>
    <w:rsid w:val="000A03A1"/>
    <w:rsid w:val="000A051A"/>
    <w:rsid w:val="000A0FF6"/>
    <w:rsid w:val="000A12A0"/>
    <w:rsid w:val="000A1348"/>
    <w:rsid w:val="000A1682"/>
    <w:rsid w:val="000A1988"/>
    <w:rsid w:val="000A1EC3"/>
    <w:rsid w:val="000A22EC"/>
    <w:rsid w:val="000A24E3"/>
    <w:rsid w:val="000A26C0"/>
    <w:rsid w:val="000A2948"/>
    <w:rsid w:val="000A2986"/>
    <w:rsid w:val="000A2A09"/>
    <w:rsid w:val="000A2B49"/>
    <w:rsid w:val="000A3637"/>
    <w:rsid w:val="000A386F"/>
    <w:rsid w:val="000A3D46"/>
    <w:rsid w:val="000A3E85"/>
    <w:rsid w:val="000A40BE"/>
    <w:rsid w:val="000A40C7"/>
    <w:rsid w:val="000A4B5B"/>
    <w:rsid w:val="000A4BCD"/>
    <w:rsid w:val="000A4F05"/>
    <w:rsid w:val="000A517D"/>
    <w:rsid w:val="000A51D9"/>
    <w:rsid w:val="000A536E"/>
    <w:rsid w:val="000A6147"/>
    <w:rsid w:val="000A620E"/>
    <w:rsid w:val="000A62DD"/>
    <w:rsid w:val="000A6310"/>
    <w:rsid w:val="000A69D8"/>
    <w:rsid w:val="000A6BBC"/>
    <w:rsid w:val="000A6C0E"/>
    <w:rsid w:val="000A6E39"/>
    <w:rsid w:val="000A713F"/>
    <w:rsid w:val="000A7407"/>
    <w:rsid w:val="000A75F2"/>
    <w:rsid w:val="000A76E8"/>
    <w:rsid w:val="000A7B64"/>
    <w:rsid w:val="000B0362"/>
    <w:rsid w:val="000B039D"/>
    <w:rsid w:val="000B0A3C"/>
    <w:rsid w:val="000B0D03"/>
    <w:rsid w:val="000B0D73"/>
    <w:rsid w:val="000B0E08"/>
    <w:rsid w:val="000B1200"/>
    <w:rsid w:val="000B14FA"/>
    <w:rsid w:val="000B17F2"/>
    <w:rsid w:val="000B1D05"/>
    <w:rsid w:val="000B2346"/>
    <w:rsid w:val="000B23A0"/>
    <w:rsid w:val="000B2882"/>
    <w:rsid w:val="000B28F7"/>
    <w:rsid w:val="000B2C7F"/>
    <w:rsid w:val="000B2D69"/>
    <w:rsid w:val="000B2DD6"/>
    <w:rsid w:val="000B2EFE"/>
    <w:rsid w:val="000B31AB"/>
    <w:rsid w:val="000B33E2"/>
    <w:rsid w:val="000B350E"/>
    <w:rsid w:val="000B3690"/>
    <w:rsid w:val="000B38C1"/>
    <w:rsid w:val="000B399B"/>
    <w:rsid w:val="000B3A4C"/>
    <w:rsid w:val="000B3D3A"/>
    <w:rsid w:val="000B3DFF"/>
    <w:rsid w:val="000B3F1F"/>
    <w:rsid w:val="000B4158"/>
    <w:rsid w:val="000B4267"/>
    <w:rsid w:val="000B43A4"/>
    <w:rsid w:val="000B4932"/>
    <w:rsid w:val="000B4B15"/>
    <w:rsid w:val="000B5087"/>
    <w:rsid w:val="000B5A0E"/>
    <w:rsid w:val="000B5F2D"/>
    <w:rsid w:val="000B62B2"/>
    <w:rsid w:val="000B631E"/>
    <w:rsid w:val="000B6341"/>
    <w:rsid w:val="000B6373"/>
    <w:rsid w:val="000B669E"/>
    <w:rsid w:val="000B680D"/>
    <w:rsid w:val="000B69B6"/>
    <w:rsid w:val="000B74A6"/>
    <w:rsid w:val="000B7E4F"/>
    <w:rsid w:val="000C0088"/>
    <w:rsid w:val="000C0299"/>
    <w:rsid w:val="000C0415"/>
    <w:rsid w:val="000C0993"/>
    <w:rsid w:val="000C0B9C"/>
    <w:rsid w:val="000C0F52"/>
    <w:rsid w:val="000C11A4"/>
    <w:rsid w:val="000C1422"/>
    <w:rsid w:val="000C151A"/>
    <w:rsid w:val="000C157D"/>
    <w:rsid w:val="000C1910"/>
    <w:rsid w:val="000C1ADF"/>
    <w:rsid w:val="000C1C11"/>
    <w:rsid w:val="000C1FA1"/>
    <w:rsid w:val="000C200A"/>
    <w:rsid w:val="000C251E"/>
    <w:rsid w:val="000C2723"/>
    <w:rsid w:val="000C36F1"/>
    <w:rsid w:val="000C37F3"/>
    <w:rsid w:val="000C3E1C"/>
    <w:rsid w:val="000C41E8"/>
    <w:rsid w:val="000C44F1"/>
    <w:rsid w:val="000C49DA"/>
    <w:rsid w:val="000C4E78"/>
    <w:rsid w:val="000C52A8"/>
    <w:rsid w:val="000C5454"/>
    <w:rsid w:val="000C568F"/>
    <w:rsid w:val="000C5811"/>
    <w:rsid w:val="000C5C46"/>
    <w:rsid w:val="000C5CA0"/>
    <w:rsid w:val="000C604F"/>
    <w:rsid w:val="000C6067"/>
    <w:rsid w:val="000C6462"/>
    <w:rsid w:val="000C67B1"/>
    <w:rsid w:val="000C6879"/>
    <w:rsid w:val="000C6C94"/>
    <w:rsid w:val="000C6D28"/>
    <w:rsid w:val="000C6F20"/>
    <w:rsid w:val="000C70EA"/>
    <w:rsid w:val="000C71CB"/>
    <w:rsid w:val="000C7228"/>
    <w:rsid w:val="000C7331"/>
    <w:rsid w:val="000C7598"/>
    <w:rsid w:val="000C786F"/>
    <w:rsid w:val="000C792D"/>
    <w:rsid w:val="000C7DF4"/>
    <w:rsid w:val="000C7F84"/>
    <w:rsid w:val="000D008B"/>
    <w:rsid w:val="000D0C61"/>
    <w:rsid w:val="000D0E40"/>
    <w:rsid w:val="000D0FC8"/>
    <w:rsid w:val="000D1117"/>
    <w:rsid w:val="000D1589"/>
    <w:rsid w:val="000D1661"/>
    <w:rsid w:val="000D1871"/>
    <w:rsid w:val="000D1D3D"/>
    <w:rsid w:val="000D2023"/>
    <w:rsid w:val="000D21ED"/>
    <w:rsid w:val="000D21F6"/>
    <w:rsid w:val="000D22D0"/>
    <w:rsid w:val="000D257B"/>
    <w:rsid w:val="000D25E8"/>
    <w:rsid w:val="000D2B36"/>
    <w:rsid w:val="000D2B9C"/>
    <w:rsid w:val="000D2F03"/>
    <w:rsid w:val="000D352B"/>
    <w:rsid w:val="000D3EA9"/>
    <w:rsid w:val="000D4127"/>
    <w:rsid w:val="000D4451"/>
    <w:rsid w:val="000D4823"/>
    <w:rsid w:val="000D4975"/>
    <w:rsid w:val="000D4D1E"/>
    <w:rsid w:val="000D506F"/>
    <w:rsid w:val="000D515B"/>
    <w:rsid w:val="000D517C"/>
    <w:rsid w:val="000D5245"/>
    <w:rsid w:val="000D5269"/>
    <w:rsid w:val="000D5418"/>
    <w:rsid w:val="000D5598"/>
    <w:rsid w:val="000D55C7"/>
    <w:rsid w:val="000D5BF1"/>
    <w:rsid w:val="000D5D43"/>
    <w:rsid w:val="000D5E0A"/>
    <w:rsid w:val="000D5EF2"/>
    <w:rsid w:val="000D607D"/>
    <w:rsid w:val="000D60DE"/>
    <w:rsid w:val="000D63CD"/>
    <w:rsid w:val="000D653C"/>
    <w:rsid w:val="000D66C9"/>
    <w:rsid w:val="000D698E"/>
    <w:rsid w:val="000D6A33"/>
    <w:rsid w:val="000D6A8A"/>
    <w:rsid w:val="000D6E6F"/>
    <w:rsid w:val="000D7724"/>
    <w:rsid w:val="000D78EE"/>
    <w:rsid w:val="000D7B86"/>
    <w:rsid w:val="000E02A9"/>
    <w:rsid w:val="000E0368"/>
    <w:rsid w:val="000E038E"/>
    <w:rsid w:val="000E05B8"/>
    <w:rsid w:val="000E097F"/>
    <w:rsid w:val="000E0BF9"/>
    <w:rsid w:val="000E1245"/>
    <w:rsid w:val="000E15E0"/>
    <w:rsid w:val="000E1697"/>
    <w:rsid w:val="000E1714"/>
    <w:rsid w:val="000E1B4F"/>
    <w:rsid w:val="000E1B7A"/>
    <w:rsid w:val="000E1C00"/>
    <w:rsid w:val="000E1D05"/>
    <w:rsid w:val="000E21AF"/>
    <w:rsid w:val="000E2C9D"/>
    <w:rsid w:val="000E2F6A"/>
    <w:rsid w:val="000E30C8"/>
    <w:rsid w:val="000E3294"/>
    <w:rsid w:val="000E365B"/>
    <w:rsid w:val="000E394C"/>
    <w:rsid w:val="000E3D1F"/>
    <w:rsid w:val="000E3EAE"/>
    <w:rsid w:val="000E40E6"/>
    <w:rsid w:val="000E4372"/>
    <w:rsid w:val="000E46CD"/>
    <w:rsid w:val="000E4A4F"/>
    <w:rsid w:val="000E54C4"/>
    <w:rsid w:val="000E54E3"/>
    <w:rsid w:val="000E55D0"/>
    <w:rsid w:val="000E564C"/>
    <w:rsid w:val="000E5F76"/>
    <w:rsid w:val="000E60BB"/>
    <w:rsid w:val="000E6203"/>
    <w:rsid w:val="000E654E"/>
    <w:rsid w:val="000E664C"/>
    <w:rsid w:val="000E697F"/>
    <w:rsid w:val="000E69EF"/>
    <w:rsid w:val="000E6AD4"/>
    <w:rsid w:val="000E7483"/>
    <w:rsid w:val="000E7965"/>
    <w:rsid w:val="000E7C4A"/>
    <w:rsid w:val="000E7D2A"/>
    <w:rsid w:val="000F030E"/>
    <w:rsid w:val="000F0980"/>
    <w:rsid w:val="000F0A4D"/>
    <w:rsid w:val="000F0D21"/>
    <w:rsid w:val="000F0EEE"/>
    <w:rsid w:val="000F1074"/>
    <w:rsid w:val="000F1466"/>
    <w:rsid w:val="000F14E9"/>
    <w:rsid w:val="000F1BC0"/>
    <w:rsid w:val="000F1F9A"/>
    <w:rsid w:val="000F1FB1"/>
    <w:rsid w:val="000F217B"/>
    <w:rsid w:val="000F24DE"/>
    <w:rsid w:val="000F2528"/>
    <w:rsid w:val="000F256B"/>
    <w:rsid w:val="000F29D2"/>
    <w:rsid w:val="000F2F06"/>
    <w:rsid w:val="000F302B"/>
    <w:rsid w:val="000F3301"/>
    <w:rsid w:val="000F384F"/>
    <w:rsid w:val="000F3C9E"/>
    <w:rsid w:val="000F40F1"/>
    <w:rsid w:val="000F4261"/>
    <w:rsid w:val="000F452D"/>
    <w:rsid w:val="000F46DF"/>
    <w:rsid w:val="000F499F"/>
    <w:rsid w:val="000F4B5F"/>
    <w:rsid w:val="000F4C14"/>
    <w:rsid w:val="000F5095"/>
    <w:rsid w:val="000F51F1"/>
    <w:rsid w:val="000F521F"/>
    <w:rsid w:val="000F5232"/>
    <w:rsid w:val="000F5582"/>
    <w:rsid w:val="000F5734"/>
    <w:rsid w:val="000F5E29"/>
    <w:rsid w:val="000F6027"/>
    <w:rsid w:val="000F6177"/>
    <w:rsid w:val="000F6377"/>
    <w:rsid w:val="000F63EE"/>
    <w:rsid w:val="000F6675"/>
    <w:rsid w:val="000F6A93"/>
    <w:rsid w:val="000F6B46"/>
    <w:rsid w:val="000F6B50"/>
    <w:rsid w:val="000F6C43"/>
    <w:rsid w:val="000F6C57"/>
    <w:rsid w:val="000F6DEB"/>
    <w:rsid w:val="000F7495"/>
    <w:rsid w:val="000F7926"/>
    <w:rsid w:val="000F7A52"/>
    <w:rsid w:val="000F7D55"/>
    <w:rsid w:val="000F7F52"/>
    <w:rsid w:val="0010079C"/>
    <w:rsid w:val="00100A92"/>
    <w:rsid w:val="00100B0B"/>
    <w:rsid w:val="00101283"/>
    <w:rsid w:val="0010151E"/>
    <w:rsid w:val="00101709"/>
    <w:rsid w:val="00101933"/>
    <w:rsid w:val="00101A17"/>
    <w:rsid w:val="00101D65"/>
    <w:rsid w:val="00101F21"/>
    <w:rsid w:val="0010209B"/>
    <w:rsid w:val="0010224E"/>
    <w:rsid w:val="001023A7"/>
    <w:rsid w:val="0010245C"/>
    <w:rsid w:val="00102739"/>
    <w:rsid w:val="00102785"/>
    <w:rsid w:val="00102814"/>
    <w:rsid w:val="00102B3A"/>
    <w:rsid w:val="00102B66"/>
    <w:rsid w:val="00102C96"/>
    <w:rsid w:val="00102D2F"/>
    <w:rsid w:val="00102E5F"/>
    <w:rsid w:val="0010312B"/>
    <w:rsid w:val="00103215"/>
    <w:rsid w:val="00103339"/>
    <w:rsid w:val="00103516"/>
    <w:rsid w:val="001039F0"/>
    <w:rsid w:val="00103A1B"/>
    <w:rsid w:val="00103FC7"/>
    <w:rsid w:val="00104125"/>
    <w:rsid w:val="00104323"/>
    <w:rsid w:val="001049B0"/>
    <w:rsid w:val="00104BE0"/>
    <w:rsid w:val="0010504A"/>
    <w:rsid w:val="00105250"/>
    <w:rsid w:val="001054ED"/>
    <w:rsid w:val="00105850"/>
    <w:rsid w:val="001058C6"/>
    <w:rsid w:val="00105987"/>
    <w:rsid w:val="00105C66"/>
    <w:rsid w:val="00105C77"/>
    <w:rsid w:val="00105D79"/>
    <w:rsid w:val="00106060"/>
    <w:rsid w:val="00106461"/>
    <w:rsid w:val="001064B6"/>
    <w:rsid w:val="001068C9"/>
    <w:rsid w:val="00106C52"/>
    <w:rsid w:val="00106E53"/>
    <w:rsid w:val="001071EE"/>
    <w:rsid w:val="00107229"/>
    <w:rsid w:val="001072FA"/>
    <w:rsid w:val="00107390"/>
    <w:rsid w:val="0010746C"/>
    <w:rsid w:val="00107A40"/>
    <w:rsid w:val="00107D87"/>
    <w:rsid w:val="00110014"/>
    <w:rsid w:val="001105D4"/>
    <w:rsid w:val="001106FD"/>
    <w:rsid w:val="00110AA0"/>
    <w:rsid w:val="00111454"/>
    <w:rsid w:val="0011147D"/>
    <w:rsid w:val="0011166A"/>
    <w:rsid w:val="00111D59"/>
    <w:rsid w:val="00112100"/>
    <w:rsid w:val="00112388"/>
    <w:rsid w:val="00112A8C"/>
    <w:rsid w:val="00112E86"/>
    <w:rsid w:val="00113107"/>
    <w:rsid w:val="0011361C"/>
    <w:rsid w:val="00113761"/>
    <w:rsid w:val="00113F63"/>
    <w:rsid w:val="00113FA3"/>
    <w:rsid w:val="001140A2"/>
    <w:rsid w:val="0011416E"/>
    <w:rsid w:val="001141D8"/>
    <w:rsid w:val="00114534"/>
    <w:rsid w:val="00114642"/>
    <w:rsid w:val="001146B4"/>
    <w:rsid w:val="001147FD"/>
    <w:rsid w:val="00114886"/>
    <w:rsid w:val="00114BAA"/>
    <w:rsid w:val="00114D38"/>
    <w:rsid w:val="00114E93"/>
    <w:rsid w:val="00115036"/>
    <w:rsid w:val="00115516"/>
    <w:rsid w:val="00115590"/>
    <w:rsid w:val="00115690"/>
    <w:rsid w:val="00115CBD"/>
    <w:rsid w:val="00116021"/>
    <w:rsid w:val="001161C9"/>
    <w:rsid w:val="00116596"/>
    <w:rsid w:val="00116B7B"/>
    <w:rsid w:val="001170BB"/>
    <w:rsid w:val="00117153"/>
    <w:rsid w:val="00117392"/>
    <w:rsid w:val="0011783E"/>
    <w:rsid w:val="00117BCB"/>
    <w:rsid w:val="00117D24"/>
    <w:rsid w:val="00117D67"/>
    <w:rsid w:val="00117E38"/>
    <w:rsid w:val="00117F46"/>
    <w:rsid w:val="00120217"/>
    <w:rsid w:val="00120CC7"/>
    <w:rsid w:val="0012115D"/>
    <w:rsid w:val="00121260"/>
    <w:rsid w:val="00121477"/>
    <w:rsid w:val="00121808"/>
    <w:rsid w:val="00121813"/>
    <w:rsid w:val="00121C3A"/>
    <w:rsid w:val="00121C48"/>
    <w:rsid w:val="0012206C"/>
    <w:rsid w:val="00122333"/>
    <w:rsid w:val="001225AA"/>
    <w:rsid w:val="001226AB"/>
    <w:rsid w:val="00122AF2"/>
    <w:rsid w:val="00123325"/>
    <w:rsid w:val="00123650"/>
    <w:rsid w:val="00123665"/>
    <w:rsid w:val="00123966"/>
    <w:rsid w:val="00123975"/>
    <w:rsid w:val="00123CDE"/>
    <w:rsid w:val="00123CE4"/>
    <w:rsid w:val="00123E6A"/>
    <w:rsid w:val="00123ED0"/>
    <w:rsid w:val="00123F73"/>
    <w:rsid w:val="0012469C"/>
    <w:rsid w:val="00124925"/>
    <w:rsid w:val="00124A24"/>
    <w:rsid w:val="001250DC"/>
    <w:rsid w:val="001250F2"/>
    <w:rsid w:val="0012522D"/>
    <w:rsid w:val="0012528E"/>
    <w:rsid w:val="001254EE"/>
    <w:rsid w:val="00125A3C"/>
    <w:rsid w:val="00125B04"/>
    <w:rsid w:val="0012608E"/>
    <w:rsid w:val="00126AB0"/>
    <w:rsid w:val="00126AF0"/>
    <w:rsid w:val="00126CC1"/>
    <w:rsid w:val="00126F1F"/>
    <w:rsid w:val="001273FA"/>
    <w:rsid w:val="001277F8"/>
    <w:rsid w:val="00127927"/>
    <w:rsid w:val="00127ACF"/>
    <w:rsid w:val="00130446"/>
    <w:rsid w:val="0013070E"/>
    <w:rsid w:val="00130A95"/>
    <w:rsid w:val="00130B1E"/>
    <w:rsid w:val="00130FEE"/>
    <w:rsid w:val="001316CF"/>
    <w:rsid w:val="001316ED"/>
    <w:rsid w:val="001317DB"/>
    <w:rsid w:val="00131B5C"/>
    <w:rsid w:val="00132143"/>
    <w:rsid w:val="00132501"/>
    <w:rsid w:val="00132945"/>
    <w:rsid w:val="00132DD8"/>
    <w:rsid w:val="0013354D"/>
    <w:rsid w:val="00133AAC"/>
    <w:rsid w:val="00133B0B"/>
    <w:rsid w:val="0013406C"/>
    <w:rsid w:val="001342DE"/>
    <w:rsid w:val="00134431"/>
    <w:rsid w:val="00134A6F"/>
    <w:rsid w:val="00134C82"/>
    <w:rsid w:val="00134CD1"/>
    <w:rsid w:val="0013506A"/>
    <w:rsid w:val="0013513C"/>
    <w:rsid w:val="001354F1"/>
    <w:rsid w:val="0013552A"/>
    <w:rsid w:val="0013570B"/>
    <w:rsid w:val="00135C59"/>
    <w:rsid w:val="00135E67"/>
    <w:rsid w:val="00135E91"/>
    <w:rsid w:val="001362BE"/>
    <w:rsid w:val="00136391"/>
    <w:rsid w:val="00136436"/>
    <w:rsid w:val="00136C26"/>
    <w:rsid w:val="00136C5E"/>
    <w:rsid w:val="00136D54"/>
    <w:rsid w:val="00137593"/>
    <w:rsid w:val="001375A9"/>
    <w:rsid w:val="00137868"/>
    <w:rsid w:val="00137D38"/>
    <w:rsid w:val="00137F8A"/>
    <w:rsid w:val="001402E2"/>
    <w:rsid w:val="001403B7"/>
    <w:rsid w:val="00140698"/>
    <w:rsid w:val="00140B9A"/>
    <w:rsid w:val="00140C1C"/>
    <w:rsid w:val="00140DDA"/>
    <w:rsid w:val="00141687"/>
    <w:rsid w:val="001416B1"/>
    <w:rsid w:val="0014175B"/>
    <w:rsid w:val="001418AA"/>
    <w:rsid w:val="00141B37"/>
    <w:rsid w:val="00142622"/>
    <w:rsid w:val="00142643"/>
    <w:rsid w:val="00142713"/>
    <w:rsid w:val="001427D1"/>
    <w:rsid w:val="00142ECA"/>
    <w:rsid w:val="0014313E"/>
    <w:rsid w:val="001433DF"/>
    <w:rsid w:val="00143C60"/>
    <w:rsid w:val="00143CF9"/>
    <w:rsid w:val="0014402B"/>
    <w:rsid w:val="0014440C"/>
    <w:rsid w:val="00144755"/>
    <w:rsid w:val="00144A03"/>
    <w:rsid w:val="00144A07"/>
    <w:rsid w:val="00144E5C"/>
    <w:rsid w:val="00145203"/>
    <w:rsid w:val="00145A0E"/>
    <w:rsid w:val="00145D26"/>
    <w:rsid w:val="00145FE6"/>
    <w:rsid w:val="0014624A"/>
    <w:rsid w:val="00146263"/>
    <w:rsid w:val="0014638F"/>
    <w:rsid w:val="001464C3"/>
    <w:rsid w:val="00146639"/>
    <w:rsid w:val="00146918"/>
    <w:rsid w:val="00146BDE"/>
    <w:rsid w:val="00146CC0"/>
    <w:rsid w:val="0014770A"/>
    <w:rsid w:val="00147782"/>
    <w:rsid w:val="001477B0"/>
    <w:rsid w:val="001479D5"/>
    <w:rsid w:val="00147C92"/>
    <w:rsid w:val="00147D69"/>
    <w:rsid w:val="001500D7"/>
    <w:rsid w:val="001501B5"/>
    <w:rsid w:val="00150588"/>
    <w:rsid w:val="00150792"/>
    <w:rsid w:val="00150C2B"/>
    <w:rsid w:val="0015146A"/>
    <w:rsid w:val="0015146E"/>
    <w:rsid w:val="00151746"/>
    <w:rsid w:val="00151950"/>
    <w:rsid w:val="00151F47"/>
    <w:rsid w:val="0015201A"/>
    <w:rsid w:val="00152236"/>
    <w:rsid w:val="00152726"/>
    <w:rsid w:val="00152BF4"/>
    <w:rsid w:val="00152C11"/>
    <w:rsid w:val="00152D86"/>
    <w:rsid w:val="00152EEC"/>
    <w:rsid w:val="00152F4A"/>
    <w:rsid w:val="001530C6"/>
    <w:rsid w:val="00153165"/>
    <w:rsid w:val="001531D5"/>
    <w:rsid w:val="0015325D"/>
    <w:rsid w:val="0015373B"/>
    <w:rsid w:val="00153A91"/>
    <w:rsid w:val="00153C2E"/>
    <w:rsid w:val="00153E4B"/>
    <w:rsid w:val="00154237"/>
    <w:rsid w:val="00154265"/>
    <w:rsid w:val="0015440B"/>
    <w:rsid w:val="0015455B"/>
    <w:rsid w:val="00154849"/>
    <w:rsid w:val="00154B85"/>
    <w:rsid w:val="001552C4"/>
    <w:rsid w:val="001555D2"/>
    <w:rsid w:val="001556CE"/>
    <w:rsid w:val="00155B21"/>
    <w:rsid w:val="00155B74"/>
    <w:rsid w:val="00155C33"/>
    <w:rsid w:val="00155EA7"/>
    <w:rsid w:val="001563FE"/>
    <w:rsid w:val="001565AC"/>
    <w:rsid w:val="001567B1"/>
    <w:rsid w:val="00157336"/>
    <w:rsid w:val="001577DA"/>
    <w:rsid w:val="00157994"/>
    <w:rsid w:val="00160457"/>
    <w:rsid w:val="0016063D"/>
    <w:rsid w:val="001609DE"/>
    <w:rsid w:val="00160A5E"/>
    <w:rsid w:val="00160A8C"/>
    <w:rsid w:val="00160E43"/>
    <w:rsid w:val="00160EFD"/>
    <w:rsid w:val="0016105B"/>
    <w:rsid w:val="001610EA"/>
    <w:rsid w:val="0016124D"/>
    <w:rsid w:val="0016148D"/>
    <w:rsid w:val="001617FF"/>
    <w:rsid w:val="00161873"/>
    <w:rsid w:val="0016193E"/>
    <w:rsid w:val="00161A9B"/>
    <w:rsid w:val="00161AA4"/>
    <w:rsid w:val="0016247C"/>
    <w:rsid w:val="001627DF"/>
    <w:rsid w:val="0016289A"/>
    <w:rsid w:val="00162C22"/>
    <w:rsid w:val="00162D54"/>
    <w:rsid w:val="00162FEC"/>
    <w:rsid w:val="00163654"/>
    <w:rsid w:val="00163842"/>
    <w:rsid w:val="00163880"/>
    <w:rsid w:val="00163A43"/>
    <w:rsid w:val="00163BF5"/>
    <w:rsid w:val="00163E83"/>
    <w:rsid w:val="001641C6"/>
    <w:rsid w:val="001642A4"/>
    <w:rsid w:val="00164830"/>
    <w:rsid w:val="00164AAC"/>
    <w:rsid w:val="00164B9A"/>
    <w:rsid w:val="00164BFA"/>
    <w:rsid w:val="001650D8"/>
    <w:rsid w:val="0016539E"/>
    <w:rsid w:val="0016548B"/>
    <w:rsid w:val="001656F4"/>
    <w:rsid w:val="00165805"/>
    <w:rsid w:val="001659B8"/>
    <w:rsid w:val="0016613D"/>
    <w:rsid w:val="001662C2"/>
    <w:rsid w:val="00166388"/>
    <w:rsid w:val="0016670F"/>
    <w:rsid w:val="001667BA"/>
    <w:rsid w:val="001668E0"/>
    <w:rsid w:val="00166939"/>
    <w:rsid w:val="00166A53"/>
    <w:rsid w:val="00166F4C"/>
    <w:rsid w:val="00167394"/>
    <w:rsid w:val="0016739B"/>
    <w:rsid w:val="001674C5"/>
    <w:rsid w:val="00167524"/>
    <w:rsid w:val="00167607"/>
    <w:rsid w:val="00167705"/>
    <w:rsid w:val="001702EF"/>
    <w:rsid w:val="00170771"/>
    <w:rsid w:val="00170785"/>
    <w:rsid w:val="00170A44"/>
    <w:rsid w:val="00170C92"/>
    <w:rsid w:val="001711B5"/>
    <w:rsid w:val="00171474"/>
    <w:rsid w:val="00171CC0"/>
    <w:rsid w:val="00171D30"/>
    <w:rsid w:val="00172047"/>
    <w:rsid w:val="0017294D"/>
    <w:rsid w:val="00172A0F"/>
    <w:rsid w:val="00172EB3"/>
    <w:rsid w:val="001730D4"/>
    <w:rsid w:val="00174012"/>
    <w:rsid w:val="00174023"/>
    <w:rsid w:val="00174372"/>
    <w:rsid w:val="00174377"/>
    <w:rsid w:val="001743B9"/>
    <w:rsid w:val="001744A6"/>
    <w:rsid w:val="001746F3"/>
    <w:rsid w:val="0017494F"/>
    <w:rsid w:val="00175257"/>
    <w:rsid w:val="00175AC1"/>
    <w:rsid w:val="00175C95"/>
    <w:rsid w:val="0017616B"/>
    <w:rsid w:val="001762A0"/>
    <w:rsid w:val="00176383"/>
    <w:rsid w:val="0017643B"/>
    <w:rsid w:val="00176A13"/>
    <w:rsid w:val="00176AD9"/>
    <w:rsid w:val="00176B0F"/>
    <w:rsid w:val="00176C22"/>
    <w:rsid w:val="001770E2"/>
    <w:rsid w:val="00177374"/>
    <w:rsid w:val="001775E5"/>
    <w:rsid w:val="0017761A"/>
    <w:rsid w:val="00177F85"/>
    <w:rsid w:val="00180537"/>
    <w:rsid w:val="0018068E"/>
    <w:rsid w:val="0018087A"/>
    <w:rsid w:val="001808A4"/>
    <w:rsid w:val="00180AAF"/>
    <w:rsid w:val="00180C00"/>
    <w:rsid w:val="00180CAB"/>
    <w:rsid w:val="001811E6"/>
    <w:rsid w:val="00181254"/>
    <w:rsid w:val="00181A47"/>
    <w:rsid w:val="00181CAB"/>
    <w:rsid w:val="0018214F"/>
    <w:rsid w:val="00182288"/>
    <w:rsid w:val="001823CA"/>
    <w:rsid w:val="00182480"/>
    <w:rsid w:val="0018261E"/>
    <w:rsid w:val="0018264B"/>
    <w:rsid w:val="00182935"/>
    <w:rsid w:val="00182A0A"/>
    <w:rsid w:val="00182ABC"/>
    <w:rsid w:val="00182C2F"/>
    <w:rsid w:val="00182C9E"/>
    <w:rsid w:val="00182CB8"/>
    <w:rsid w:val="00182CBF"/>
    <w:rsid w:val="00183436"/>
    <w:rsid w:val="0018343C"/>
    <w:rsid w:val="001836B1"/>
    <w:rsid w:val="001836C5"/>
    <w:rsid w:val="00183879"/>
    <w:rsid w:val="00183A24"/>
    <w:rsid w:val="00184450"/>
    <w:rsid w:val="00184483"/>
    <w:rsid w:val="001844EB"/>
    <w:rsid w:val="001847D2"/>
    <w:rsid w:val="0018489F"/>
    <w:rsid w:val="001849F6"/>
    <w:rsid w:val="00184CF2"/>
    <w:rsid w:val="00184EA0"/>
    <w:rsid w:val="00184ED6"/>
    <w:rsid w:val="0018543F"/>
    <w:rsid w:val="001854E5"/>
    <w:rsid w:val="00185552"/>
    <w:rsid w:val="001855DC"/>
    <w:rsid w:val="00185852"/>
    <w:rsid w:val="00185908"/>
    <w:rsid w:val="00185952"/>
    <w:rsid w:val="001863D5"/>
    <w:rsid w:val="0018651C"/>
    <w:rsid w:val="001868FF"/>
    <w:rsid w:val="001869D2"/>
    <w:rsid w:val="00186A63"/>
    <w:rsid w:val="00186C3D"/>
    <w:rsid w:val="00186C9E"/>
    <w:rsid w:val="00186D34"/>
    <w:rsid w:val="00186D44"/>
    <w:rsid w:val="00186DF2"/>
    <w:rsid w:val="00187496"/>
    <w:rsid w:val="001878D3"/>
    <w:rsid w:val="001879FB"/>
    <w:rsid w:val="00187B83"/>
    <w:rsid w:val="00187CD9"/>
    <w:rsid w:val="00187D00"/>
    <w:rsid w:val="001902C3"/>
    <w:rsid w:val="001904E1"/>
    <w:rsid w:val="001904FB"/>
    <w:rsid w:val="00190631"/>
    <w:rsid w:val="00190768"/>
    <w:rsid w:val="00190BD1"/>
    <w:rsid w:val="00190F4D"/>
    <w:rsid w:val="001910DC"/>
    <w:rsid w:val="0019180B"/>
    <w:rsid w:val="001924E3"/>
    <w:rsid w:val="0019256D"/>
    <w:rsid w:val="00192579"/>
    <w:rsid w:val="00192EEA"/>
    <w:rsid w:val="001931F9"/>
    <w:rsid w:val="001933CA"/>
    <w:rsid w:val="00193670"/>
    <w:rsid w:val="00193732"/>
    <w:rsid w:val="00193DDB"/>
    <w:rsid w:val="0019464A"/>
    <w:rsid w:val="00194A88"/>
    <w:rsid w:val="00195131"/>
    <w:rsid w:val="0019514B"/>
    <w:rsid w:val="001951AB"/>
    <w:rsid w:val="0019533E"/>
    <w:rsid w:val="00195515"/>
    <w:rsid w:val="00195794"/>
    <w:rsid w:val="001961BF"/>
    <w:rsid w:val="00196528"/>
    <w:rsid w:val="00196699"/>
    <w:rsid w:val="00196785"/>
    <w:rsid w:val="001968E5"/>
    <w:rsid w:val="00196D26"/>
    <w:rsid w:val="0019724F"/>
    <w:rsid w:val="0019739A"/>
    <w:rsid w:val="001974EC"/>
    <w:rsid w:val="00197550"/>
    <w:rsid w:val="001977DF"/>
    <w:rsid w:val="00197F15"/>
    <w:rsid w:val="001A0357"/>
    <w:rsid w:val="001A048C"/>
    <w:rsid w:val="001A0491"/>
    <w:rsid w:val="001A0845"/>
    <w:rsid w:val="001A09DD"/>
    <w:rsid w:val="001A0F36"/>
    <w:rsid w:val="001A18E6"/>
    <w:rsid w:val="001A2075"/>
    <w:rsid w:val="001A2107"/>
    <w:rsid w:val="001A22EE"/>
    <w:rsid w:val="001A2533"/>
    <w:rsid w:val="001A258C"/>
    <w:rsid w:val="001A28FE"/>
    <w:rsid w:val="001A2A7E"/>
    <w:rsid w:val="001A2BFB"/>
    <w:rsid w:val="001A3395"/>
    <w:rsid w:val="001A36DF"/>
    <w:rsid w:val="001A3BDE"/>
    <w:rsid w:val="001A3F29"/>
    <w:rsid w:val="001A417A"/>
    <w:rsid w:val="001A471A"/>
    <w:rsid w:val="001A48F1"/>
    <w:rsid w:val="001A4CF8"/>
    <w:rsid w:val="001A4E11"/>
    <w:rsid w:val="001A4E18"/>
    <w:rsid w:val="001A50D0"/>
    <w:rsid w:val="001A5320"/>
    <w:rsid w:val="001A5630"/>
    <w:rsid w:val="001A572D"/>
    <w:rsid w:val="001A58BD"/>
    <w:rsid w:val="001A62F0"/>
    <w:rsid w:val="001A6688"/>
    <w:rsid w:val="001A6D1E"/>
    <w:rsid w:val="001A6D74"/>
    <w:rsid w:val="001A78F9"/>
    <w:rsid w:val="001B042B"/>
    <w:rsid w:val="001B0800"/>
    <w:rsid w:val="001B0922"/>
    <w:rsid w:val="001B09AB"/>
    <w:rsid w:val="001B1344"/>
    <w:rsid w:val="001B1465"/>
    <w:rsid w:val="001B1657"/>
    <w:rsid w:val="001B21A2"/>
    <w:rsid w:val="001B23A0"/>
    <w:rsid w:val="001B247E"/>
    <w:rsid w:val="001B2642"/>
    <w:rsid w:val="001B28CB"/>
    <w:rsid w:val="001B2DED"/>
    <w:rsid w:val="001B2E02"/>
    <w:rsid w:val="001B329B"/>
    <w:rsid w:val="001B369F"/>
    <w:rsid w:val="001B381D"/>
    <w:rsid w:val="001B3931"/>
    <w:rsid w:val="001B3A65"/>
    <w:rsid w:val="001B3AC7"/>
    <w:rsid w:val="001B3CB1"/>
    <w:rsid w:val="001B3F74"/>
    <w:rsid w:val="001B42F0"/>
    <w:rsid w:val="001B480D"/>
    <w:rsid w:val="001B4AEB"/>
    <w:rsid w:val="001B4C61"/>
    <w:rsid w:val="001B4CE5"/>
    <w:rsid w:val="001B4DB1"/>
    <w:rsid w:val="001B504E"/>
    <w:rsid w:val="001B5072"/>
    <w:rsid w:val="001B51B3"/>
    <w:rsid w:val="001B55B1"/>
    <w:rsid w:val="001B593D"/>
    <w:rsid w:val="001B5F94"/>
    <w:rsid w:val="001B613D"/>
    <w:rsid w:val="001B634B"/>
    <w:rsid w:val="001B64BC"/>
    <w:rsid w:val="001B6E45"/>
    <w:rsid w:val="001B6F14"/>
    <w:rsid w:val="001B70AA"/>
    <w:rsid w:val="001B764D"/>
    <w:rsid w:val="001B7D50"/>
    <w:rsid w:val="001C07E0"/>
    <w:rsid w:val="001C0B0C"/>
    <w:rsid w:val="001C0B8F"/>
    <w:rsid w:val="001C0F00"/>
    <w:rsid w:val="001C120A"/>
    <w:rsid w:val="001C15A9"/>
    <w:rsid w:val="001C1993"/>
    <w:rsid w:val="001C19BF"/>
    <w:rsid w:val="001C1B3A"/>
    <w:rsid w:val="001C1C5B"/>
    <w:rsid w:val="001C1E96"/>
    <w:rsid w:val="001C1FB1"/>
    <w:rsid w:val="001C2023"/>
    <w:rsid w:val="001C2119"/>
    <w:rsid w:val="001C255C"/>
    <w:rsid w:val="001C25EC"/>
    <w:rsid w:val="001C2B39"/>
    <w:rsid w:val="001C2E3C"/>
    <w:rsid w:val="001C2EC5"/>
    <w:rsid w:val="001C358C"/>
    <w:rsid w:val="001C3C96"/>
    <w:rsid w:val="001C44CF"/>
    <w:rsid w:val="001C4950"/>
    <w:rsid w:val="001C4972"/>
    <w:rsid w:val="001C4C6F"/>
    <w:rsid w:val="001C5021"/>
    <w:rsid w:val="001C542C"/>
    <w:rsid w:val="001C58D7"/>
    <w:rsid w:val="001C58F4"/>
    <w:rsid w:val="001C59B3"/>
    <w:rsid w:val="001C5AAA"/>
    <w:rsid w:val="001C6034"/>
    <w:rsid w:val="001C6729"/>
    <w:rsid w:val="001C6931"/>
    <w:rsid w:val="001C720D"/>
    <w:rsid w:val="001C77FA"/>
    <w:rsid w:val="001C7982"/>
    <w:rsid w:val="001C79CF"/>
    <w:rsid w:val="001C7C03"/>
    <w:rsid w:val="001C7CF7"/>
    <w:rsid w:val="001D0052"/>
    <w:rsid w:val="001D0AB9"/>
    <w:rsid w:val="001D0ABF"/>
    <w:rsid w:val="001D0B50"/>
    <w:rsid w:val="001D0BE0"/>
    <w:rsid w:val="001D0E62"/>
    <w:rsid w:val="001D0FB5"/>
    <w:rsid w:val="001D1084"/>
    <w:rsid w:val="001D10E8"/>
    <w:rsid w:val="001D1695"/>
    <w:rsid w:val="001D1898"/>
    <w:rsid w:val="001D1A83"/>
    <w:rsid w:val="001D1BE0"/>
    <w:rsid w:val="001D1D90"/>
    <w:rsid w:val="001D1F0C"/>
    <w:rsid w:val="001D277A"/>
    <w:rsid w:val="001D2780"/>
    <w:rsid w:val="001D2A0E"/>
    <w:rsid w:val="001D2BAA"/>
    <w:rsid w:val="001D2C07"/>
    <w:rsid w:val="001D2D00"/>
    <w:rsid w:val="001D342B"/>
    <w:rsid w:val="001D3BB1"/>
    <w:rsid w:val="001D3C4D"/>
    <w:rsid w:val="001D4195"/>
    <w:rsid w:val="001D4628"/>
    <w:rsid w:val="001D4860"/>
    <w:rsid w:val="001D48A3"/>
    <w:rsid w:val="001D48E4"/>
    <w:rsid w:val="001D4A4D"/>
    <w:rsid w:val="001D4AFA"/>
    <w:rsid w:val="001D503A"/>
    <w:rsid w:val="001D5388"/>
    <w:rsid w:val="001D556E"/>
    <w:rsid w:val="001D5844"/>
    <w:rsid w:val="001D59C7"/>
    <w:rsid w:val="001D60DF"/>
    <w:rsid w:val="001D6115"/>
    <w:rsid w:val="001D63D7"/>
    <w:rsid w:val="001D6435"/>
    <w:rsid w:val="001D6810"/>
    <w:rsid w:val="001D685E"/>
    <w:rsid w:val="001D6A77"/>
    <w:rsid w:val="001D6C34"/>
    <w:rsid w:val="001D704B"/>
    <w:rsid w:val="001D7221"/>
    <w:rsid w:val="001D734C"/>
    <w:rsid w:val="001D7604"/>
    <w:rsid w:val="001D7A92"/>
    <w:rsid w:val="001D7C35"/>
    <w:rsid w:val="001E013B"/>
    <w:rsid w:val="001E019C"/>
    <w:rsid w:val="001E0803"/>
    <w:rsid w:val="001E0BC5"/>
    <w:rsid w:val="001E0D1D"/>
    <w:rsid w:val="001E146F"/>
    <w:rsid w:val="001E1AB9"/>
    <w:rsid w:val="001E1C64"/>
    <w:rsid w:val="001E1C82"/>
    <w:rsid w:val="001E2098"/>
    <w:rsid w:val="001E2FA2"/>
    <w:rsid w:val="001E3030"/>
    <w:rsid w:val="001E3229"/>
    <w:rsid w:val="001E3426"/>
    <w:rsid w:val="001E371B"/>
    <w:rsid w:val="001E3933"/>
    <w:rsid w:val="001E39BC"/>
    <w:rsid w:val="001E3B60"/>
    <w:rsid w:val="001E3D3F"/>
    <w:rsid w:val="001E3E06"/>
    <w:rsid w:val="001E3E82"/>
    <w:rsid w:val="001E4174"/>
    <w:rsid w:val="001E41DD"/>
    <w:rsid w:val="001E46A9"/>
    <w:rsid w:val="001E4B0B"/>
    <w:rsid w:val="001E56C1"/>
    <w:rsid w:val="001E5873"/>
    <w:rsid w:val="001E59DA"/>
    <w:rsid w:val="001E60A9"/>
    <w:rsid w:val="001E6A29"/>
    <w:rsid w:val="001E6B53"/>
    <w:rsid w:val="001E6B54"/>
    <w:rsid w:val="001E6ED9"/>
    <w:rsid w:val="001E7386"/>
    <w:rsid w:val="001E76F8"/>
    <w:rsid w:val="001E7985"/>
    <w:rsid w:val="001E7D76"/>
    <w:rsid w:val="001E7E80"/>
    <w:rsid w:val="001E7FC3"/>
    <w:rsid w:val="001F011F"/>
    <w:rsid w:val="001F01B2"/>
    <w:rsid w:val="001F09C0"/>
    <w:rsid w:val="001F165D"/>
    <w:rsid w:val="001F16CA"/>
    <w:rsid w:val="001F195B"/>
    <w:rsid w:val="001F1C7C"/>
    <w:rsid w:val="001F25F1"/>
    <w:rsid w:val="001F2955"/>
    <w:rsid w:val="001F2F5A"/>
    <w:rsid w:val="001F2F72"/>
    <w:rsid w:val="001F323D"/>
    <w:rsid w:val="001F328D"/>
    <w:rsid w:val="001F3306"/>
    <w:rsid w:val="001F35FF"/>
    <w:rsid w:val="001F37BA"/>
    <w:rsid w:val="001F38E3"/>
    <w:rsid w:val="001F3D9A"/>
    <w:rsid w:val="001F3DFB"/>
    <w:rsid w:val="001F4001"/>
    <w:rsid w:val="001F47A7"/>
    <w:rsid w:val="001F50D8"/>
    <w:rsid w:val="001F53FB"/>
    <w:rsid w:val="001F559D"/>
    <w:rsid w:val="001F57F1"/>
    <w:rsid w:val="001F5BA2"/>
    <w:rsid w:val="001F60DA"/>
    <w:rsid w:val="001F682C"/>
    <w:rsid w:val="001F7721"/>
    <w:rsid w:val="001F7BB4"/>
    <w:rsid w:val="001F7BF4"/>
    <w:rsid w:val="001F7E44"/>
    <w:rsid w:val="0020011E"/>
    <w:rsid w:val="00200333"/>
    <w:rsid w:val="002006A7"/>
    <w:rsid w:val="0020070A"/>
    <w:rsid w:val="00200717"/>
    <w:rsid w:val="002008EC"/>
    <w:rsid w:val="00200AE6"/>
    <w:rsid w:val="00201077"/>
    <w:rsid w:val="002013FB"/>
    <w:rsid w:val="0020163A"/>
    <w:rsid w:val="00201A4E"/>
    <w:rsid w:val="00201E12"/>
    <w:rsid w:val="00202037"/>
    <w:rsid w:val="00202815"/>
    <w:rsid w:val="00202B7B"/>
    <w:rsid w:val="00203101"/>
    <w:rsid w:val="00203128"/>
    <w:rsid w:val="002033B6"/>
    <w:rsid w:val="002034EA"/>
    <w:rsid w:val="00203B0D"/>
    <w:rsid w:val="00203ED8"/>
    <w:rsid w:val="00203F3E"/>
    <w:rsid w:val="002043A7"/>
    <w:rsid w:val="002044D6"/>
    <w:rsid w:val="002047F6"/>
    <w:rsid w:val="00204A9B"/>
    <w:rsid w:val="00204D8B"/>
    <w:rsid w:val="00205196"/>
    <w:rsid w:val="0020580A"/>
    <w:rsid w:val="00205A1F"/>
    <w:rsid w:val="00205DCB"/>
    <w:rsid w:val="00205E5A"/>
    <w:rsid w:val="002061E6"/>
    <w:rsid w:val="00206523"/>
    <w:rsid w:val="002065C1"/>
    <w:rsid w:val="0020665E"/>
    <w:rsid w:val="00206867"/>
    <w:rsid w:val="00206A39"/>
    <w:rsid w:val="00206B74"/>
    <w:rsid w:val="00206CAF"/>
    <w:rsid w:val="00206ECD"/>
    <w:rsid w:val="00206F97"/>
    <w:rsid w:val="002075EF"/>
    <w:rsid w:val="0020766C"/>
    <w:rsid w:val="002077B9"/>
    <w:rsid w:val="00207C95"/>
    <w:rsid w:val="002105DD"/>
    <w:rsid w:val="00210F80"/>
    <w:rsid w:val="00211286"/>
    <w:rsid w:val="00211475"/>
    <w:rsid w:val="00211641"/>
    <w:rsid w:val="00211862"/>
    <w:rsid w:val="0021192D"/>
    <w:rsid w:val="0021193C"/>
    <w:rsid w:val="00211A49"/>
    <w:rsid w:val="00211B2F"/>
    <w:rsid w:val="00211EC1"/>
    <w:rsid w:val="002127F2"/>
    <w:rsid w:val="00212869"/>
    <w:rsid w:val="00213223"/>
    <w:rsid w:val="0021364D"/>
    <w:rsid w:val="00213726"/>
    <w:rsid w:val="00213875"/>
    <w:rsid w:val="00213A6E"/>
    <w:rsid w:val="00213CC6"/>
    <w:rsid w:val="00214428"/>
    <w:rsid w:val="002146EA"/>
    <w:rsid w:val="00214953"/>
    <w:rsid w:val="002149EA"/>
    <w:rsid w:val="00214ECB"/>
    <w:rsid w:val="002150A6"/>
    <w:rsid w:val="00215813"/>
    <w:rsid w:val="0021591A"/>
    <w:rsid w:val="00215F11"/>
    <w:rsid w:val="00216224"/>
    <w:rsid w:val="00216C03"/>
    <w:rsid w:val="00216CA6"/>
    <w:rsid w:val="00216CB8"/>
    <w:rsid w:val="00216CF6"/>
    <w:rsid w:val="00216F08"/>
    <w:rsid w:val="00216FF1"/>
    <w:rsid w:val="00217538"/>
    <w:rsid w:val="002176C4"/>
    <w:rsid w:val="00217840"/>
    <w:rsid w:val="00217988"/>
    <w:rsid w:val="00217BA2"/>
    <w:rsid w:val="00217C0E"/>
    <w:rsid w:val="00217FD3"/>
    <w:rsid w:val="0022015F"/>
    <w:rsid w:val="00220167"/>
    <w:rsid w:val="00220723"/>
    <w:rsid w:val="00220F39"/>
    <w:rsid w:val="00221079"/>
    <w:rsid w:val="002213AF"/>
    <w:rsid w:val="0022165D"/>
    <w:rsid w:val="002219B9"/>
    <w:rsid w:val="00221AFF"/>
    <w:rsid w:val="00221C7A"/>
    <w:rsid w:val="00221CFC"/>
    <w:rsid w:val="00221FFA"/>
    <w:rsid w:val="0022270A"/>
    <w:rsid w:val="00222BA4"/>
    <w:rsid w:val="00222F4D"/>
    <w:rsid w:val="0022301B"/>
    <w:rsid w:val="0022316A"/>
    <w:rsid w:val="0022316C"/>
    <w:rsid w:val="0022360F"/>
    <w:rsid w:val="0022365B"/>
    <w:rsid w:val="00223667"/>
    <w:rsid w:val="002239E1"/>
    <w:rsid w:val="00223C99"/>
    <w:rsid w:val="00223D87"/>
    <w:rsid w:val="00223DE4"/>
    <w:rsid w:val="002249CC"/>
    <w:rsid w:val="00224BD7"/>
    <w:rsid w:val="00224FC6"/>
    <w:rsid w:val="0022532A"/>
    <w:rsid w:val="0022533C"/>
    <w:rsid w:val="00225354"/>
    <w:rsid w:val="00225470"/>
    <w:rsid w:val="002256EA"/>
    <w:rsid w:val="0022571D"/>
    <w:rsid w:val="00225C0E"/>
    <w:rsid w:val="00226430"/>
    <w:rsid w:val="00226652"/>
    <w:rsid w:val="00226870"/>
    <w:rsid w:val="00226879"/>
    <w:rsid w:val="00226CB5"/>
    <w:rsid w:val="00226CF5"/>
    <w:rsid w:val="00227210"/>
    <w:rsid w:val="00227323"/>
    <w:rsid w:val="00227521"/>
    <w:rsid w:val="002275AF"/>
    <w:rsid w:val="00227614"/>
    <w:rsid w:val="0022767E"/>
    <w:rsid w:val="00227726"/>
    <w:rsid w:val="00227DE3"/>
    <w:rsid w:val="00227EFE"/>
    <w:rsid w:val="00227F9B"/>
    <w:rsid w:val="00230001"/>
    <w:rsid w:val="00230963"/>
    <w:rsid w:val="00230D03"/>
    <w:rsid w:val="00230F51"/>
    <w:rsid w:val="002312BE"/>
    <w:rsid w:val="00231311"/>
    <w:rsid w:val="002313F7"/>
    <w:rsid w:val="00231453"/>
    <w:rsid w:val="00231628"/>
    <w:rsid w:val="0023169F"/>
    <w:rsid w:val="00231DA1"/>
    <w:rsid w:val="00231F57"/>
    <w:rsid w:val="00231FC0"/>
    <w:rsid w:val="002320B0"/>
    <w:rsid w:val="002320CD"/>
    <w:rsid w:val="002323D8"/>
    <w:rsid w:val="00232C15"/>
    <w:rsid w:val="00232C29"/>
    <w:rsid w:val="00232EC5"/>
    <w:rsid w:val="002330BA"/>
    <w:rsid w:val="00233158"/>
    <w:rsid w:val="002338AE"/>
    <w:rsid w:val="002339D1"/>
    <w:rsid w:val="00233AD4"/>
    <w:rsid w:val="00233F3C"/>
    <w:rsid w:val="002341E3"/>
    <w:rsid w:val="002343E1"/>
    <w:rsid w:val="00234472"/>
    <w:rsid w:val="00234835"/>
    <w:rsid w:val="00234932"/>
    <w:rsid w:val="00234F73"/>
    <w:rsid w:val="00235020"/>
    <w:rsid w:val="0023578E"/>
    <w:rsid w:val="002357C1"/>
    <w:rsid w:val="0023589E"/>
    <w:rsid w:val="00235A17"/>
    <w:rsid w:val="00235CE3"/>
    <w:rsid w:val="00235DB9"/>
    <w:rsid w:val="0023638D"/>
    <w:rsid w:val="002363F3"/>
    <w:rsid w:val="00236474"/>
    <w:rsid w:val="002364CC"/>
    <w:rsid w:val="00236BEA"/>
    <w:rsid w:val="00236DE7"/>
    <w:rsid w:val="00236F2D"/>
    <w:rsid w:val="00236FB1"/>
    <w:rsid w:val="00237126"/>
    <w:rsid w:val="002371A9"/>
    <w:rsid w:val="002371D2"/>
    <w:rsid w:val="00237209"/>
    <w:rsid w:val="002378B7"/>
    <w:rsid w:val="002378D9"/>
    <w:rsid w:val="00237EFB"/>
    <w:rsid w:val="0024006F"/>
    <w:rsid w:val="00240489"/>
    <w:rsid w:val="002406CC"/>
    <w:rsid w:val="00240B9D"/>
    <w:rsid w:val="00240BB4"/>
    <w:rsid w:val="00240CEA"/>
    <w:rsid w:val="00240CFC"/>
    <w:rsid w:val="00240D5B"/>
    <w:rsid w:val="00241071"/>
    <w:rsid w:val="00241267"/>
    <w:rsid w:val="00241830"/>
    <w:rsid w:val="00241EA4"/>
    <w:rsid w:val="00241FB9"/>
    <w:rsid w:val="002422F7"/>
    <w:rsid w:val="0024238E"/>
    <w:rsid w:val="00242476"/>
    <w:rsid w:val="0024251B"/>
    <w:rsid w:val="00242799"/>
    <w:rsid w:val="002427E9"/>
    <w:rsid w:val="00242882"/>
    <w:rsid w:val="00242A0C"/>
    <w:rsid w:val="00242B88"/>
    <w:rsid w:val="00242C54"/>
    <w:rsid w:val="0024309D"/>
    <w:rsid w:val="002431AE"/>
    <w:rsid w:val="002431FF"/>
    <w:rsid w:val="002433E1"/>
    <w:rsid w:val="00243489"/>
    <w:rsid w:val="0024375E"/>
    <w:rsid w:val="0024382A"/>
    <w:rsid w:val="0024390C"/>
    <w:rsid w:val="00243952"/>
    <w:rsid w:val="00243A5C"/>
    <w:rsid w:val="00243F0C"/>
    <w:rsid w:val="002441D0"/>
    <w:rsid w:val="0024430A"/>
    <w:rsid w:val="00244356"/>
    <w:rsid w:val="00244475"/>
    <w:rsid w:val="002445ED"/>
    <w:rsid w:val="00244799"/>
    <w:rsid w:val="0024482C"/>
    <w:rsid w:val="0024489B"/>
    <w:rsid w:val="00244967"/>
    <w:rsid w:val="00244A42"/>
    <w:rsid w:val="0024574E"/>
    <w:rsid w:val="00245B02"/>
    <w:rsid w:val="00245D8C"/>
    <w:rsid w:val="00246374"/>
    <w:rsid w:val="00246580"/>
    <w:rsid w:val="00247484"/>
    <w:rsid w:val="00247944"/>
    <w:rsid w:val="0024794F"/>
    <w:rsid w:val="00247F09"/>
    <w:rsid w:val="00247F3A"/>
    <w:rsid w:val="0025031D"/>
    <w:rsid w:val="00250A7B"/>
    <w:rsid w:val="00250D3F"/>
    <w:rsid w:val="00250E36"/>
    <w:rsid w:val="00250F57"/>
    <w:rsid w:val="002512C2"/>
    <w:rsid w:val="00251539"/>
    <w:rsid w:val="00251FA1"/>
    <w:rsid w:val="002521F2"/>
    <w:rsid w:val="002527C9"/>
    <w:rsid w:val="00252BEC"/>
    <w:rsid w:val="00253343"/>
    <w:rsid w:val="002533DC"/>
    <w:rsid w:val="00253441"/>
    <w:rsid w:val="00253AE7"/>
    <w:rsid w:val="00254216"/>
    <w:rsid w:val="00254757"/>
    <w:rsid w:val="00254891"/>
    <w:rsid w:val="00254B56"/>
    <w:rsid w:val="00254B97"/>
    <w:rsid w:val="00254EE6"/>
    <w:rsid w:val="00255023"/>
    <w:rsid w:val="00255522"/>
    <w:rsid w:val="002558A7"/>
    <w:rsid w:val="00255AA5"/>
    <w:rsid w:val="00255DA9"/>
    <w:rsid w:val="00255E35"/>
    <w:rsid w:val="00255EA5"/>
    <w:rsid w:val="002564AD"/>
    <w:rsid w:val="002564B4"/>
    <w:rsid w:val="00256AE4"/>
    <w:rsid w:val="00256BD1"/>
    <w:rsid w:val="00256F8C"/>
    <w:rsid w:val="0025755C"/>
    <w:rsid w:val="00257D90"/>
    <w:rsid w:val="00257EB1"/>
    <w:rsid w:val="00257EBC"/>
    <w:rsid w:val="00260362"/>
    <w:rsid w:val="002609B3"/>
    <w:rsid w:val="002609E6"/>
    <w:rsid w:val="00260EC5"/>
    <w:rsid w:val="00260F72"/>
    <w:rsid w:val="0026111F"/>
    <w:rsid w:val="00261435"/>
    <w:rsid w:val="002615BA"/>
    <w:rsid w:val="00261E30"/>
    <w:rsid w:val="002621C4"/>
    <w:rsid w:val="002623DF"/>
    <w:rsid w:val="00262533"/>
    <w:rsid w:val="00262805"/>
    <w:rsid w:val="00262C37"/>
    <w:rsid w:val="00262D0F"/>
    <w:rsid w:val="0026346A"/>
    <w:rsid w:val="0026368F"/>
    <w:rsid w:val="0026380B"/>
    <w:rsid w:val="002638A3"/>
    <w:rsid w:val="002638C1"/>
    <w:rsid w:val="0026398F"/>
    <w:rsid w:val="00263C0F"/>
    <w:rsid w:val="00263C70"/>
    <w:rsid w:val="00263D8C"/>
    <w:rsid w:val="002640E7"/>
    <w:rsid w:val="002642A6"/>
    <w:rsid w:val="002642E2"/>
    <w:rsid w:val="00264708"/>
    <w:rsid w:val="00264B47"/>
    <w:rsid w:val="00265196"/>
    <w:rsid w:val="002651EB"/>
    <w:rsid w:val="0026522F"/>
    <w:rsid w:val="002652D9"/>
    <w:rsid w:val="00265B2D"/>
    <w:rsid w:val="0026635B"/>
    <w:rsid w:val="00266394"/>
    <w:rsid w:val="00266699"/>
    <w:rsid w:val="00266B41"/>
    <w:rsid w:val="00267212"/>
    <w:rsid w:val="002672C6"/>
    <w:rsid w:val="00267407"/>
    <w:rsid w:val="00267633"/>
    <w:rsid w:val="00267719"/>
    <w:rsid w:val="00267783"/>
    <w:rsid w:val="00267A0A"/>
    <w:rsid w:val="00267A59"/>
    <w:rsid w:val="00267F13"/>
    <w:rsid w:val="002705F4"/>
    <w:rsid w:val="00270AAD"/>
    <w:rsid w:val="00270AD8"/>
    <w:rsid w:val="00270C15"/>
    <w:rsid w:val="00271357"/>
    <w:rsid w:val="002713AA"/>
    <w:rsid w:val="00271BF2"/>
    <w:rsid w:val="00271C7F"/>
    <w:rsid w:val="00271FE6"/>
    <w:rsid w:val="002720BD"/>
    <w:rsid w:val="0027248B"/>
    <w:rsid w:val="00272531"/>
    <w:rsid w:val="0027293B"/>
    <w:rsid w:val="00272B4F"/>
    <w:rsid w:val="00272E4E"/>
    <w:rsid w:val="00272F6F"/>
    <w:rsid w:val="002735D5"/>
    <w:rsid w:val="00273659"/>
    <w:rsid w:val="0027385B"/>
    <w:rsid w:val="00273A55"/>
    <w:rsid w:val="00273A6A"/>
    <w:rsid w:val="00273B66"/>
    <w:rsid w:val="00273E18"/>
    <w:rsid w:val="00274033"/>
    <w:rsid w:val="00274908"/>
    <w:rsid w:val="00274BD4"/>
    <w:rsid w:val="00274EE5"/>
    <w:rsid w:val="002750D7"/>
    <w:rsid w:val="0027517E"/>
    <w:rsid w:val="0027534F"/>
    <w:rsid w:val="00275699"/>
    <w:rsid w:val="002756F4"/>
    <w:rsid w:val="00275B15"/>
    <w:rsid w:val="00275C41"/>
    <w:rsid w:val="00276041"/>
    <w:rsid w:val="002761A9"/>
    <w:rsid w:val="002766BB"/>
    <w:rsid w:val="00276873"/>
    <w:rsid w:val="00276E58"/>
    <w:rsid w:val="00276FE0"/>
    <w:rsid w:val="0027751F"/>
    <w:rsid w:val="00277560"/>
    <w:rsid w:val="0027793C"/>
    <w:rsid w:val="002779A1"/>
    <w:rsid w:val="00280627"/>
    <w:rsid w:val="0028086B"/>
    <w:rsid w:val="002809FF"/>
    <w:rsid w:val="00280E08"/>
    <w:rsid w:val="0028101A"/>
    <w:rsid w:val="002812DF"/>
    <w:rsid w:val="0028141E"/>
    <w:rsid w:val="0028148F"/>
    <w:rsid w:val="00281F0D"/>
    <w:rsid w:val="00282152"/>
    <w:rsid w:val="00282617"/>
    <w:rsid w:val="002827DB"/>
    <w:rsid w:val="00282EF6"/>
    <w:rsid w:val="00282FEA"/>
    <w:rsid w:val="002834F7"/>
    <w:rsid w:val="0028356E"/>
    <w:rsid w:val="00283B0F"/>
    <w:rsid w:val="00283D8D"/>
    <w:rsid w:val="00283DB5"/>
    <w:rsid w:val="00284184"/>
    <w:rsid w:val="002841A9"/>
    <w:rsid w:val="0028429D"/>
    <w:rsid w:val="00284B2B"/>
    <w:rsid w:val="00284C25"/>
    <w:rsid w:val="00284CEF"/>
    <w:rsid w:val="002850CC"/>
    <w:rsid w:val="00285CF9"/>
    <w:rsid w:val="00285D9E"/>
    <w:rsid w:val="0028639D"/>
    <w:rsid w:val="002865F3"/>
    <w:rsid w:val="00286662"/>
    <w:rsid w:val="002866FD"/>
    <w:rsid w:val="0028688F"/>
    <w:rsid w:val="002868CB"/>
    <w:rsid w:val="002869B2"/>
    <w:rsid w:val="00286BC7"/>
    <w:rsid w:val="00286C6C"/>
    <w:rsid w:val="00286CF7"/>
    <w:rsid w:val="00286E0A"/>
    <w:rsid w:val="00286F68"/>
    <w:rsid w:val="002878CC"/>
    <w:rsid w:val="0029009A"/>
    <w:rsid w:val="00290138"/>
    <w:rsid w:val="00290390"/>
    <w:rsid w:val="00290554"/>
    <w:rsid w:val="002906AB"/>
    <w:rsid w:val="002909BD"/>
    <w:rsid w:val="00290A99"/>
    <w:rsid w:val="00290C70"/>
    <w:rsid w:val="00290DF3"/>
    <w:rsid w:val="00290F68"/>
    <w:rsid w:val="0029189D"/>
    <w:rsid w:val="00291E85"/>
    <w:rsid w:val="00292146"/>
    <w:rsid w:val="0029277C"/>
    <w:rsid w:val="00292DFD"/>
    <w:rsid w:val="002932F0"/>
    <w:rsid w:val="00293AF3"/>
    <w:rsid w:val="00293C15"/>
    <w:rsid w:val="00293E75"/>
    <w:rsid w:val="00293F38"/>
    <w:rsid w:val="00293F56"/>
    <w:rsid w:val="00293FA2"/>
    <w:rsid w:val="0029411B"/>
    <w:rsid w:val="00294328"/>
    <w:rsid w:val="0029442D"/>
    <w:rsid w:val="002948C2"/>
    <w:rsid w:val="0029559E"/>
    <w:rsid w:val="0029589B"/>
    <w:rsid w:val="002958CE"/>
    <w:rsid w:val="00295A28"/>
    <w:rsid w:val="00295BC5"/>
    <w:rsid w:val="00295C1B"/>
    <w:rsid w:val="002960CA"/>
    <w:rsid w:val="00296177"/>
    <w:rsid w:val="00296415"/>
    <w:rsid w:val="00296BD7"/>
    <w:rsid w:val="00296CE3"/>
    <w:rsid w:val="00296FB7"/>
    <w:rsid w:val="002970C9"/>
    <w:rsid w:val="00297297"/>
    <w:rsid w:val="0029746C"/>
    <w:rsid w:val="0029750C"/>
    <w:rsid w:val="0029779D"/>
    <w:rsid w:val="002A0038"/>
    <w:rsid w:val="002A00AF"/>
    <w:rsid w:val="002A022E"/>
    <w:rsid w:val="002A03EF"/>
    <w:rsid w:val="002A09FC"/>
    <w:rsid w:val="002A0AB5"/>
    <w:rsid w:val="002A0DE0"/>
    <w:rsid w:val="002A1011"/>
    <w:rsid w:val="002A1340"/>
    <w:rsid w:val="002A151A"/>
    <w:rsid w:val="002A182C"/>
    <w:rsid w:val="002A195B"/>
    <w:rsid w:val="002A1FB5"/>
    <w:rsid w:val="002A20AC"/>
    <w:rsid w:val="002A215E"/>
    <w:rsid w:val="002A21F4"/>
    <w:rsid w:val="002A2709"/>
    <w:rsid w:val="002A29CB"/>
    <w:rsid w:val="002A2A39"/>
    <w:rsid w:val="002A2A80"/>
    <w:rsid w:val="002A2B73"/>
    <w:rsid w:val="002A2BBC"/>
    <w:rsid w:val="002A2E32"/>
    <w:rsid w:val="002A2E5D"/>
    <w:rsid w:val="002A2EE0"/>
    <w:rsid w:val="002A3158"/>
    <w:rsid w:val="002A31B5"/>
    <w:rsid w:val="002A36DC"/>
    <w:rsid w:val="002A376F"/>
    <w:rsid w:val="002A39F8"/>
    <w:rsid w:val="002A3A5B"/>
    <w:rsid w:val="002A3AE8"/>
    <w:rsid w:val="002A3D99"/>
    <w:rsid w:val="002A41C5"/>
    <w:rsid w:val="002A4257"/>
    <w:rsid w:val="002A47D9"/>
    <w:rsid w:val="002A50AF"/>
    <w:rsid w:val="002A5241"/>
    <w:rsid w:val="002A5354"/>
    <w:rsid w:val="002A54B5"/>
    <w:rsid w:val="002A561F"/>
    <w:rsid w:val="002A56F8"/>
    <w:rsid w:val="002A5864"/>
    <w:rsid w:val="002A5B1F"/>
    <w:rsid w:val="002A5B2A"/>
    <w:rsid w:val="002A5D5F"/>
    <w:rsid w:val="002A61B0"/>
    <w:rsid w:val="002A6211"/>
    <w:rsid w:val="002A6315"/>
    <w:rsid w:val="002A6C19"/>
    <w:rsid w:val="002A6C96"/>
    <w:rsid w:val="002A770F"/>
    <w:rsid w:val="002A7815"/>
    <w:rsid w:val="002A786B"/>
    <w:rsid w:val="002A793E"/>
    <w:rsid w:val="002A7941"/>
    <w:rsid w:val="002B077C"/>
    <w:rsid w:val="002B08B6"/>
    <w:rsid w:val="002B0B9A"/>
    <w:rsid w:val="002B1081"/>
    <w:rsid w:val="002B13E4"/>
    <w:rsid w:val="002B16E0"/>
    <w:rsid w:val="002B177E"/>
    <w:rsid w:val="002B1AAD"/>
    <w:rsid w:val="002B1CB4"/>
    <w:rsid w:val="002B1CE7"/>
    <w:rsid w:val="002B25BC"/>
    <w:rsid w:val="002B280A"/>
    <w:rsid w:val="002B2C70"/>
    <w:rsid w:val="002B3402"/>
    <w:rsid w:val="002B345D"/>
    <w:rsid w:val="002B3D9A"/>
    <w:rsid w:val="002B3ECA"/>
    <w:rsid w:val="002B416E"/>
    <w:rsid w:val="002B4363"/>
    <w:rsid w:val="002B4BB5"/>
    <w:rsid w:val="002B4C79"/>
    <w:rsid w:val="002B4CF7"/>
    <w:rsid w:val="002B4D67"/>
    <w:rsid w:val="002B4F79"/>
    <w:rsid w:val="002B51FD"/>
    <w:rsid w:val="002B5240"/>
    <w:rsid w:val="002B58EA"/>
    <w:rsid w:val="002B5D31"/>
    <w:rsid w:val="002B5D33"/>
    <w:rsid w:val="002B60B0"/>
    <w:rsid w:val="002B63DB"/>
    <w:rsid w:val="002B6BD0"/>
    <w:rsid w:val="002B718E"/>
    <w:rsid w:val="002B7762"/>
    <w:rsid w:val="002B77AE"/>
    <w:rsid w:val="002B79F1"/>
    <w:rsid w:val="002B7AA0"/>
    <w:rsid w:val="002C0B7D"/>
    <w:rsid w:val="002C0D20"/>
    <w:rsid w:val="002C0DAA"/>
    <w:rsid w:val="002C0E0F"/>
    <w:rsid w:val="002C0EEB"/>
    <w:rsid w:val="002C0F4F"/>
    <w:rsid w:val="002C151D"/>
    <w:rsid w:val="002C15A4"/>
    <w:rsid w:val="002C1CE5"/>
    <w:rsid w:val="002C1CFC"/>
    <w:rsid w:val="002C1F18"/>
    <w:rsid w:val="002C2072"/>
    <w:rsid w:val="002C22EC"/>
    <w:rsid w:val="002C23FA"/>
    <w:rsid w:val="002C26E9"/>
    <w:rsid w:val="002C28E4"/>
    <w:rsid w:val="002C2A5F"/>
    <w:rsid w:val="002C2C63"/>
    <w:rsid w:val="002C2D26"/>
    <w:rsid w:val="002C2E82"/>
    <w:rsid w:val="002C3357"/>
    <w:rsid w:val="002C39E2"/>
    <w:rsid w:val="002C3E8F"/>
    <w:rsid w:val="002C3FD8"/>
    <w:rsid w:val="002C40AE"/>
    <w:rsid w:val="002C411B"/>
    <w:rsid w:val="002C42C6"/>
    <w:rsid w:val="002C4BA2"/>
    <w:rsid w:val="002C55CC"/>
    <w:rsid w:val="002C5A5B"/>
    <w:rsid w:val="002C5BD4"/>
    <w:rsid w:val="002C5C17"/>
    <w:rsid w:val="002C6B85"/>
    <w:rsid w:val="002C6F41"/>
    <w:rsid w:val="002C7042"/>
    <w:rsid w:val="002C7088"/>
    <w:rsid w:val="002C7195"/>
    <w:rsid w:val="002C7E08"/>
    <w:rsid w:val="002C7F7A"/>
    <w:rsid w:val="002D0537"/>
    <w:rsid w:val="002D0742"/>
    <w:rsid w:val="002D07B0"/>
    <w:rsid w:val="002D0A7A"/>
    <w:rsid w:val="002D0ACC"/>
    <w:rsid w:val="002D0B33"/>
    <w:rsid w:val="002D0F19"/>
    <w:rsid w:val="002D1530"/>
    <w:rsid w:val="002D1902"/>
    <w:rsid w:val="002D1997"/>
    <w:rsid w:val="002D1AA3"/>
    <w:rsid w:val="002D1ABE"/>
    <w:rsid w:val="002D1BF6"/>
    <w:rsid w:val="002D1D02"/>
    <w:rsid w:val="002D1E01"/>
    <w:rsid w:val="002D1FBA"/>
    <w:rsid w:val="002D20BD"/>
    <w:rsid w:val="002D21E9"/>
    <w:rsid w:val="002D2332"/>
    <w:rsid w:val="002D235F"/>
    <w:rsid w:val="002D239E"/>
    <w:rsid w:val="002D2511"/>
    <w:rsid w:val="002D28AC"/>
    <w:rsid w:val="002D2A45"/>
    <w:rsid w:val="002D2E5B"/>
    <w:rsid w:val="002D3758"/>
    <w:rsid w:val="002D38E3"/>
    <w:rsid w:val="002D3990"/>
    <w:rsid w:val="002D3A60"/>
    <w:rsid w:val="002D3BA5"/>
    <w:rsid w:val="002D4024"/>
    <w:rsid w:val="002D4074"/>
    <w:rsid w:val="002D40B6"/>
    <w:rsid w:val="002D41AA"/>
    <w:rsid w:val="002D4554"/>
    <w:rsid w:val="002D4588"/>
    <w:rsid w:val="002D4896"/>
    <w:rsid w:val="002D49AA"/>
    <w:rsid w:val="002D4CFD"/>
    <w:rsid w:val="002D5629"/>
    <w:rsid w:val="002D5A6C"/>
    <w:rsid w:val="002D5BE6"/>
    <w:rsid w:val="002D5E5E"/>
    <w:rsid w:val="002D61D6"/>
    <w:rsid w:val="002D62D0"/>
    <w:rsid w:val="002D66F2"/>
    <w:rsid w:val="002D6C38"/>
    <w:rsid w:val="002D6D8E"/>
    <w:rsid w:val="002D6F0A"/>
    <w:rsid w:val="002D7032"/>
    <w:rsid w:val="002D7361"/>
    <w:rsid w:val="002D7889"/>
    <w:rsid w:val="002D7E75"/>
    <w:rsid w:val="002E0379"/>
    <w:rsid w:val="002E085A"/>
    <w:rsid w:val="002E0B8D"/>
    <w:rsid w:val="002E0C73"/>
    <w:rsid w:val="002E131B"/>
    <w:rsid w:val="002E1696"/>
    <w:rsid w:val="002E169C"/>
    <w:rsid w:val="002E17A8"/>
    <w:rsid w:val="002E19C9"/>
    <w:rsid w:val="002E1BA2"/>
    <w:rsid w:val="002E1C79"/>
    <w:rsid w:val="002E2042"/>
    <w:rsid w:val="002E218C"/>
    <w:rsid w:val="002E22A5"/>
    <w:rsid w:val="002E25A7"/>
    <w:rsid w:val="002E26B7"/>
    <w:rsid w:val="002E2A63"/>
    <w:rsid w:val="002E2CC8"/>
    <w:rsid w:val="002E2D51"/>
    <w:rsid w:val="002E2E13"/>
    <w:rsid w:val="002E2E29"/>
    <w:rsid w:val="002E3284"/>
    <w:rsid w:val="002E380D"/>
    <w:rsid w:val="002E3C72"/>
    <w:rsid w:val="002E3F26"/>
    <w:rsid w:val="002E3FCA"/>
    <w:rsid w:val="002E3FE8"/>
    <w:rsid w:val="002E434D"/>
    <w:rsid w:val="002E4406"/>
    <w:rsid w:val="002E49DB"/>
    <w:rsid w:val="002E4A58"/>
    <w:rsid w:val="002E4ED7"/>
    <w:rsid w:val="002E52F7"/>
    <w:rsid w:val="002E5520"/>
    <w:rsid w:val="002E55AC"/>
    <w:rsid w:val="002E5607"/>
    <w:rsid w:val="002E56E3"/>
    <w:rsid w:val="002E58B6"/>
    <w:rsid w:val="002E5991"/>
    <w:rsid w:val="002E59CF"/>
    <w:rsid w:val="002E5B0B"/>
    <w:rsid w:val="002E5F0C"/>
    <w:rsid w:val="002E5F50"/>
    <w:rsid w:val="002E6000"/>
    <w:rsid w:val="002E653D"/>
    <w:rsid w:val="002E6D84"/>
    <w:rsid w:val="002E6DFA"/>
    <w:rsid w:val="002E7030"/>
    <w:rsid w:val="002E7232"/>
    <w:rsid w:val="002E7366"/>
    <w:rsid w:val="002E745F"/>
    <w:rsid w:val="002E7931"/>
    <w:rsid w:val="002F01F5"/>
    <w:rsid w:val="002F03A2"/>
    <w:rsid w:val="002F03FA"/>
    <w:rsid w:val="002F04F0"/>
    <w:rsid w:val="002F0550"/>
    <w:rsid w:val="002F074E"/>
    <w:rsid w:val="002F07CF"/>
    <w:rsid w:val="002F0DA1"/>
    <w:rsid w:val="002F0FB5"/>
    <w:rsid w:val="002F1648"/>
    <w:rsid w:val="002F1C3A"/>
    <w:rsid w:val="002F1C58"/>
    <w:rsid w:val="002F1CB1"/>
    <w:rsid w:val="002F230D"/>
    <w:rsid w:val="002F27F9"/>
    <w:rsid w:val="002F29FD"/>
    <w:rsid w:val="002F2A7C"/>
    <w:rsid w:val="002F2C19"/>
    <w:rsid w:val="002F2F0A"/>
    <w:rsid w:val="002F3237"/>
    <w:rsid w:val="002F413C"/>
    <w:rsid w:val="002F477B"/>
    <w:rsid w:val="002F4F09"/>
    <w:rsid w:val="002F5091"/>
    <w:rsid w:val="002F55A7"/>
    <w:rsid w:val="002F55B7"/>
    <w:rsid w:val="002F5621"/>
    <w:rsid w:val="002F56D0"/>
    <w:rsid w:val="002F56E2"/>
    <w:rsid w:val="002F5995"/>
    <w:rsid w:val="002F5B3B"/>
    <w:rsid w:val="002F5D25"/>
    <w:rsid w:val="002F667C"/>
    <w:rsid w:val="002F749B"/>
    <w:rsid w:val="002F767F"/>
    <w:rsid w:val="002F79BB"/>
    <w:rsid w:val="002F7CF6"/>
    <w:rsid w:val="0030004B"/>
    <w:rsid w:val="0030036E"/>
    <w:rsid w:val="00300494"/>
    <w:rsid w:val="003007BF"/>
    <w:rsid w:val="003007CB"/>
    <w:rsid w:val="00300929"/>
    <w:rsid w:val="00300E27"/>
    <w:rsid w:val="0030112F"/>
    <w:rsid w:val="0030127D"/>
    <w:rsid w:val="003012E6"/>
    <w:rsid w:val="003017CD"/>
    <w:rsid w:val="0030196B"/>
    <w:rsid w:val="00301A7B"/>
    <w:rsid w:val="00301BE0"/>
    <w:rsid w:val="00302255"/>
    <w:rsid w:val="003026C8"/>
    <w:rsid w:val="0030292B"/>
    <w:rsid w:val="00302C1F"/>
    <w:rsid w:val="00302CF6"/>
    <w:rsid w:val="00302F2F"/>
    <w:rsid w:val="0030305D"/>
    <w:rsid w:val="00303375"/>
    <w:rsid w:val="003042F2"/>
    <w:rsid w:val="00304437"/>
    <w:rsid w:val="00304825"/>
    <w:rsid w:val="0030491B"/>
    <w:rsid w:val="00304B8A"/>
    <w:rsid w:val="00304B9D"/>
    <w:rsid w:val="00304C8E"/>
    <w:rsid w:val="00304F66"/>
    <w:rsid w:val="00305106"/>
    <w:rsid w:val="00305119"/>
    <w:rsid w:val="003053CB"/>
    <w:rsid w:val="0030560F"/>
    <w:rsid w:val="003056BD"/>
    <w:rsid w:val="003059F2"/>
    <w:rsid w:val="00305A27"/>
    <w:rsid w:val="00305B07"/>
    <w:rsid w:val="00305BC8"/>
    <w:rsid w:val="00305E5F"/>
    <w:rsid w:val="00306664"/>
    <w:rsid w:val="00306C90"/>
    <w:rsid w:val="003076FA"/>
    <w:rsid w:val="003077C0"/>
    <w:rsid w:val="0030781C"/>
    <w:rsid w:val="00307898"/>
    <w:rsid w:val="003079E9"/>
    <w:rsid w:val="0031048C"/>
    <w:rsid w:val="00310831"/>
    <w:rsid w:val="00310A87"/>
    <w:rsid w:val="00310FD1"/>
    <w:rsid w:val="00311096"/>
    <w:rsid w:val="0031125B"/>
    <w:rsid w:val="003112FD"/>
    <w:rsid w:val="003115D7"/>
    <w:rsid w:val="003118C8"/>
    <w:rsid w:val="00311AD3"/>
    <w:rsid w:val="00311B2F"/>
    <w:rsid w:val="00311C0E"/>
    <w:rsid w:val="00311C8A"/>
    <w:rsid w:val="00311CD0"/>
    <w:rsid w:val="00311E27"/>
    <w:rsid w:val="00311E3D"/>
    <w:rsid w:val="00311E64"/>
    <w:rsid w:val="003121EF"/>
    <w:rsid w:val="00312247"/>
    <w:rsid w:val="00312379"/>
    <w:rsid w:val="00312A31"/>
    <w:rsid w:val="00312D79"/>
    <w:rsid w:val="003130CA"/>
    <w:rsid w:val="00313558"/>
    <w:rsid w:val="00313825"/>
    <w:rsid w:val="00313E59"/>
    <w:rsid w:val="00313E99"/>
    <w:rsid w:val="00313F15"/>
    <w:rsid w:val="00314164"/>
    <w:rsid w:val="003142D7"/>
    <w:rsid w:val="003145C3"/>
    <w:rsid w:val="003147D2"/>
    <w:rsid w:val="00314B9B"/>
    <w:rsid w:val="003154F5"/>
    <w:rsid w:val="003155D0"/>
    <w:rsid w:val="00315783"/>
    <w:rsid w:val="00315AD7"/>
    <w:rsid w:val="003163C4"/>
    <w:rsid w:val="003163E0"/>
    <w:rsid w:val="00316851"/>
    <w:rsid w:val="00316DC1"/>
    <w:rsid w:val="003174AE"/>
    <w:rsid w:val="00317656"/>
    <w:rsid w:val="00317676"/>
    <w:rsid w:val="00317904"/>
    <w:rsid w:val="00317C77"/>
    <w:rsid w:val="00317EF1"/>
    <w:rsid w:val="00320352"/>
    <w:rsid w:val="00320357"/>
    <w:rsid w:val="00320710"/>
    <w:rsid w:val="00320AF4"/>
    <w:rsid w:val="00320BC1"/>
    <w:rsid w:val="00320C1C"/>
    <w:rsid w:val="00320C23"/>
    <w:rsid w:val="00320D0C"/>
    <w:rsid w:val="00320FD7"/>
    <w:rsid w:val="00321036"/>
    <w:rsid w:val="00321185"/>
    <w:rsid w:val="003212D4"/>
    <w:rsid w:val="003217D3"/>
    <w:rsid w:val="00321956"/>
    <w:rsid w:val="00321B4E"/>
    <w:rsid w:val="00321E63"/>
    <w:rsid w:val="00322463"/>
    <w:rsid w:val="003225C2"/>
    <w:rsid w:val="003225C7"/>
    <w:rsid w:val="00322737"/>
    <w:rsid w:val="00322DC6"/>
    <w:rsid w:val="00322E73"/>
    <w:rsid w:val="003230CC"/>
    <w:rsid w:val="00323511"/>
    <w:rsid w:val="003235D9"/>
    <w:rsid w:val="00323606"/>
    <w:rsid w:val="00323A4C"/>
    <w:rsid w:val="00323AF2"/>
    <w:rsid w:val="00323BBD"/>
    <w:rsid w:val="00323D51"/>
    <w:rsid w:val="003241D0"/>
    <w:rsid w:val="00324CEE"/>
    <w:rsid w:val="00324D22"/>
    <w:rsid w:val="003258F2"/>
    <w:rsid w:val="00325E25"/>
    <w:rsid w:val="00325E42"/>
    <w:rsid w:val="00325E69"/>
    <w:rsid w:val="00326538"/>
    <w:rsid w:val="00326844"/>
    <w:rsid w:val="003268AB"/>
    <w:rsid w:val="00326BBB"/>
    <w:rsid w:val="00326D3F"/>
    <w:rsid w:val="00326DB2"/>
    <w:rsid w:val="00326DFF"/>
    <w:rsid w:val="003270B8"/>
    <w:rsid w:val="003270BD"/>
    <w:rsid w:val="003270CC"/>
    <w:rsid w:val="00327486"/>
    <w:rsid w:val="003278EA"/>
    <w:rsid w:val="00327FB0"/>
    <w:rsid w:val="00330169"/>
    <w:rsid w:val="00330249"/>
    <w:rsid w:val="003305A3"/>
    <w:rsid w:val="00330AE0"/>
    <w:rsid w:val="00330C3B"/>
    <w:rsid w:val="00330E44"/>
    <w:rsid w:val="00331214"/>
    <w:rsid w:val="00331241"/>
    <w:rsid w:val="0033161B"/>
    <w:rsid w:val="003318D8"/>
    <w:rsid w:val="00331C1A"/>
    <w:rsid w:val="00331C9C"/>
    <w:rsid w:val="00331E3A"/>
    <w:rsid w:val="00331E57"/>
    <w:rsid w:val="0033243B"/>
    <w:rsid w:val="0033262E"/>
    <w:rsid w:val="0033290F"/>
    <w:rsid w:val="003329B8"/>
    <w:rsid w:val="00332E6C"/>
    <w:rsid w:val="003331DE"/>
    <w:rsid w:val="003332DF"/>
    <w:rsid w:val="00333444"/>
    <w:rsid w:val="003345EC"/>
    <w:rsid w:val="00334761"/>
    <w:rsid w:val="003347BE"/>
    <w:rsid w:val="003347CC"/>
    <w:rsid w:val="00334A84"/>
    <w:rsid w:val="00334A8D"/>
    <w:rsid w:val="00334AA0"/>
    <w:rsid w:val="00334AD1"/>
    <w:rsid w:val="00334B2F"/>
    <w:rsid w:val="00334DD3"/>
    <w:rsid w:val="00334E2E"/>
    <w:rsid w:val="003350A5"/>
    <w:rsid w:val="0033513C"/>
    <w:rsid w:val="003354A3"/>
    <w:rsid w:val="00335A8D"/>
    <w:rsid w:val="00335D50"/>
    <w:rsid w:val="00335D76"/>
    <w:rsid w:val="00335E25"/>
    <w:rsid w:val="00335F9E"/>
    <w:rsid w:val="003366A0"/>
    <w:rsid w:val="00336734"/>
    <w:rsid w:val="00336D6C"/>
    <w:rsid w:val="00336EED"/>
    <w:rsid w:val="00336F9B"/>
    <w:rsid w:val="00337062"/>
    <w:rsid w:val="003370E5"/>
    <w:rsid w:val="0033735F"/>
    <w:rsid w:val="00337717"/>
    <w:rsid w:val="0033784D"/>
    <w:rsid w:val="00337B08"/>
    <w:rsid w:val="00337C82"/>
    <w:rsid w:val="003410ED"/>
    <w:rsid w:val="003417C4"/>
    <w:rsid w:val="00341B88"/>
    <w:rsid w:val="00341CBC"/>
    <w:rsid w:val="00342151"/>
    <w:rsid w:val="003421ED"/>
    <w:rsid w:val="0034240F"/>
    <w:rsid w:val="00342880"/>
    <w:rsid w:val="00342F38"/>
    <w:rsid w:val="00342FF8"/>
    <w:rsid w:val="003430B1"/>
    <w:rsid w:val="0034391D"/>
    <w:rsid w:val="003439CC"/>
    <w:rsid w:val="00343B8A"/>
    <w:rsid w:val="00343C4D"/>
    <w:rsid w:val="00343DD8"/>
    <w:rsid w:val="003442FB"/>
    <w:rsid w:val="0034454F"/>
    <w:rsid w:val="003445F6"/>
    <w:rsid w:val="003449AD"/>
    <w:rsid w:val="00345526"/>
    <w:rsid w:val="00345876"/>
    <w:rsid w:val="00345A57"/>
    <w:rsid w:val="00345D77"/>
    <w:rsid w:val="0034652D"/>
    <w:rsid w:val="00346A8F"/>
    <w:rsid w:val="00347355"/>
    <w:rsid w:val="003473C1"/>
    <w:rsid w:val="00347479"/>
    <w:rsid w:val="00347BF0"/>
    <w:rsid w:val="00347E9B"/>
    <w:rsid w:val="00347EDD"/>
    <w:rsid w:val="00347FC4"/>
    <w:rsid w:val="00350114"/>
    <w:rsid w:val="003505A2"/>
    <w:rsid w:val="00350657"/>
    <w:rsid w:val="003506FA"/>
    <w:rsid w:val="00350BF3"/>
    <w:rsid w:val="00350CDA"/>
    <w:rsid w:val="00350E6F"/>
    <w:rsid w:val="003518A3"/>
    <w:rsid w:val="00351C98"/>
    <w:rsid w:val="00351F58"/>
    <w:rsid w:val="003523C5"/>
    <w:rsid w:val="0035247C"/>
    <w:rsid w:val="003525A7"/>
    <w:rsid w:val="00352716"/>
    <w:rsid w:val="003529C3"/>
    <w:rsid w:val="00352C45"/>
    <w:rsid w:val="00352D73"/>
    <w:rsid w:val="0035376C"/>
    <w:rsid w:val="00353ADC"/>
    <w:rsid w:val="00353BAE"/>
    <w:rsid w:val="00353CE7"/>
    <w:rsid w:val="00353D8B"/>
    <w:rsid w:val="00353E98"/>
    <w:rsid w:val="00353F29"/>
    <w:rsid w:val="00353FDC"/>
    <w:rsid w:val="00354046"/>
    <w:rsid w:val="003543F3"/>
    <w:rsid w:val="003545B1"/>
    <w:rsid w:val="00354837"/>
    <w:rsid w:val="0035489F"/>
    <w:rsid w:val="00354914"/>
    <w:rsid w:val="00354D9B"/>
    <w:rsid w:val="00354EE9"/>
    <w:rsid w:val="0035543E"/>
    <w:rsid w:val="003557E1"/>
    <w:rsid w:val="0035598B"/>
    <w:rsid w:val="0035656B"/>
    <w:rsid w:val="00356998"/>
    <w:rsid w:val="00356BA7"/>
    <w:rsid w:val="00356C36"/>
    <w:rsid w:val="00356CB0"/>
    <w:rsid w:val="00357019"/>
    <w:rsid w:val="003571B0"/>
    <w:rsid w:val="00357229"/>
    <w:rsid w:val="003573BC"/>
    <w:rsid w:val="003579A7"/>
    <w:rsid w:val="00357D5C"/>
    <w:rsid w:val="003601C7"/>
    <w:rsid w:val="003604BC"/>
    <w:rsid w:val="0036077C"/>
    <w:rsid w:val="00360977"/>
    <w:rsid w:val="00360A21"/>
    <w:rsid w:val="00360A3D"/>
    <w:rsid w:val="00360CA7"/>
    <w:rsid w:val="00360F0E"/>
    <w:rsid w:val="00361251"/>
    <w:rsid w:val="0036130B"/>
    <w:rsid w:val="0036183E"/>
    <w:rsid w:val="00361954"/>
    <w:rsid w:val="00361D87"/>
    <w:rsid w:val="00361E81"/>
    <w:rsid w:val="003620EF"/>
    <w:rsid w:val="00362158"/>
    <w:rsid w:val="003621AA"/>
    <w:rsid w:val="0036275C"/>
    <w:rsid w:val="00362CD5"/>
    <w:rsid w:val="00362CFF"/>
    <w:rsid w:val="00362E5A"/>
    <w:rsid w:val="003631C2"/>
    <w:rsid w:val="003632A5"/>
    <w:rsid w:val="00363459"/>
    <w:rsid w:val="003638F2"/>
    <w:rsid w:val="003639C7"/>
    <w:rsid w:val="003639D0"/>
    <w:rsid w:val="00363F04"/>
    <w:rsid w:val="003640C0"/>
    <w:rsid w:val="00364215"/>
    <w:rsid w:val="003646C1"/>
    <w:rsid w:val="00364952"/>
    <w:rsid w:val="00364A4C"/>
    <w:rsid w:val="0036542D"/>
    <w:rsid w:val="003654C7"/>
    <w:rsid w:val="003655FB"/>
    <w:rsid w:val="003657F0"/>
    <w:rsid w:val="00365D88"/>
    <w:rsid w:val="00365F0F"/>
    <w:rsid w:val="003660A4"/>
    <w:rsid w:val="00366389"/>
    <w:rsid w:val="003669DB"/>
    <w:rsid w:val="00366FBC"/>
    <w:rsid w:val="003674EA"/>
    <w:rsid w:val="003678CA"/>
    <w:rsid w:val="00367C28"/>
    <w:rsid w:val="00367FF3"/>
    <w:rsid w:val="003703D3"/>
    <w:rsid w:val="00370787"/>
    <w:rsid w:val="0037133A"/>
    <w:rsid w:val="00371B87"/>
    <w:rsid w:val="003721B9"/>
    <w:rsid w:val="003727B1"/>
    <w:rsid w:val="003727B2"/>
    <w:rsid w:val="00372BD0"/>
    <w:rsid w:val="00372D7D"/>
    <w:rsid w:val="0037457A"/>
    <w:rsid w:val="00374825"/>
    <w:rsid w:val="0037487E"/>
    <w:rsid w:val="00374DBF"/>
    <w:rsid w:val="00374FC9"/>
    <w:rsid w:val="00375805"/>
    <w:rsid w:val="00375A19"/>
    <w:rsid w:val="00375A99"/>
    <w:rsid w:val="00375B1D"/>
    <w:rsid w:val="00375CE2"/>
    <w:rsid w:val="00375F3B"/>
    <w:rsid w:val="0037622A"/>
    <w:rsid w:val="00376234"/>
    <w:rsid w:val="00376906"/>
    <w:rsid w:val="00376D0F"/>
    <w:rsid w:val="0037706A"/>
    <w:rsid w:val="003770C6"/>
    <w:rsid w:val="00377594"/>
    <w:rsid w:val="00377A33"/>
    <w:rsid w:val="00377B36"/>
    <w:rsid w:val="00377DBF"/>
    <w:rsid w:val="003806AA"/>
    <w:rsid w:val="00380D29"/>
    <w:rsid w:val="003811B7"/>
    <w:rsid w:val="00381362"/>
    <w:rsid w:val="00381535"/>
    <w:rsid w:val="0038184A"/>
    <w:rsid w:val="00381957"/>
    <w:rsid w:val="003819AF"/>
    <w:rsid w:val="00381CBD"/>
    <w:rsid w:val="00382551"/>
    <w:rsid w:val="003827DB"/>
    <w:rsid w:val="00382945"/>
    <w:rsid w:val="00383016"/>
    <w:rsid w:val="00383284"/>
    <w:rsid w:val="0038340D"/>
    <w:rsid w:val="00383593"/>
    <w:rsid w:val="00383992"/>
    <w:rsid w:val="003840FF"/>
    <w:rsid w:val="00384A97"/>
    <w:rsid w:val="00384D97"/>
    <w:rsid w:val="00384E5C"/>
    <w:rsid w:val="00384EEB"/>
    <w:rsid w:val="00385153"/>
    <w:rsid w:val="00385ADC"/>
    <w:rsid w:val="00385B0A"/>
    <w:rsid w:val="00385B9E"/>
    <w:rsid w:val="00385BA2"/>
    <w:rsid w:val="00385DB9"/>
    <w:rsid w:val="003860A4"/>
    <w:rsid w:val="003863C0"/>
    <w:rsid w:val="00386BDA"/>
    <w:rsid w:val="00386C7D"/>
    <w:rsid w:val="00386EBA"/>
    <w:rsid w:val="00387206"/>
    <w:rsid w:val="003875DB"/>
    <w:rsid w:val="0038765C"/>
    <w:rsid w:val="00387952"/>
    <w:rsid w:val="00387CFD"/>
    <w:rsid w:val="00387FD1"/>
    <w:rsid w:val="00390130"/>
    <w:rsid w:val="0039027E"/>
    <w:rsid w:val="003902E5"/>
    <w:rsid w:val="00390571"/>
    <w:rsid w:val="0039072E"/>
    <w:rsid w:val="00390734"/>
    <w:rsid w:val="0039103D"/>
    <w:rsid w:val="003910E1"/>
    <w:rsid w:val="003912B3"/>
    <w:rsid w:val="003913AB"/>
    <w:rsid w:val="003916FB"/>
    <w:rsid w:val="0039194D"/>
    <w:rsid w:val="00392474"/>
    <w:rsid w:val="003927B0"/>
    <w:rsid w:val="00392C38"/>
    <w:rsid w:val="00392FE7"/>
    <w:rsid w:val="00393813"/>
    <w:rsid w:val="00393A6A"/>
    <w:rsid w:val="00393D1D"/>
    <w:rsid w:val="003942B4"/>
    <w:rsid w:val="00394337"/>
    <w:rsid w:val="003948C2"/>
    <w:rsid w:val="003949C1"/>
    <w:rsid w:val="003950D5"/>
    <w:rsid w:val="003951E1"/>
    <w:rsid w:val="00395533"/>
    <w:rsid w:val="00395770"/>
    <w:rsid w:val="00395824"/>
    <w:rsid w:val="003960E9"/>
    <w:rsid w:val="0039676B"/>
    <w:rsid w:val="003968AC"/>
    <w:rsid w:val="0039707F"/>
    <w:rsid w:val="003971C1"/>
    <w:rsid w:val="0039727A"/>
    <w:rsid w:val="0039731C"/>
    <w:rsid w:val="00397328"/>
    <w:rsid w:val="00397492"/>
    <w:rsid w:val="003974C8"/>
    <w:rsid w:val="00397624"/>
    <w:rsid w:val="003979BB"/>
    <w:rsid w:val="003A032F"/>
    <w:rsid w:val="003A04BC"/>
    <w:rsid w:val="003A0563"/>
    <w:rsid w:val="003A08AB"/>
    <w:rsid w:val="003A0A8D"/>
    <w:rsid w:val="003A0E4A"/>
    <w:rsid w:val="003A0E62"/>
    <w:rsid w:val="003A0EAA"/>
    <w:rsid w:val="003A0FE8"/>
    <w:rsid w:val="003A11AC"/>
    <w:rsid w:val="003A11F0"/>
    <w:rsid w:val="003A12ED"/>
    <w:rsid w:val="003A163A"/>
    <w:rsid w:val="003A176F"/>
    <w:rsid w:val="003A1B1A"/>
    <w:rsid w:val="003A1C08"/>
    <w:rsid w:val="003A20D5"/>
    <w:rsid w:val="003A21A3"/>
    <w:rsid w:val="003A230A"/>
    <w:rsid w:val="003A258A"/>
    <w:rsid w:val="003A2645"/>
    <w:rsid w:val="003A2A39"/>
    <w:rsid w:val="003A2AC7"/>
    <w:rsid w:val="003A2CB3"/>
    <w:rsid w:val="003A2DA4"/>
    <w:rsid w:val="003A2F85"/>
    <w:rsid w:val="003A3029"/>
    <w:rsid w:val="003A31EF"/>
    <w:rsid w:val="003A32C4"/>
    <w:rsid w:val="003A3764"/>
    <w:rsid w:val="003A3E6D"/>
    <w:rsid w:val="003A3F52"/>
    <w:rsid w:val="003A4294"/>
    <w:rsid w:val="003A4B06"/>
    <w:rsid w:val="003A4BC3"/>
    <w:rsid w:val="003A4E72"/>
    <w:rsid w:val="003A5065"/>
    <w:rsid w:val="003A508C"/>
    <w:rsid w:val="003A53FB"/>
    <w:rsid w:val="003A5745"/>
    <w:rsid w:val="003A57D1"/>
    <w:rsid w:val="003A57E3"/>
    <w:rsid w:val="003A5BF6"/>
    <w:rsid w:val="003A5C6D"/>
    <w:rsid w:val="003A600C"/>
    <w:rsid w:val="003A6469"/>
    <w:rsid w:val="003A6650"/>
    <w:rsid w:val="003A70E8"/>
    <w:rsid w:val="003A7252"/>
    <w:rsid w:val="003A7366"/>
    <w:rsid w:val="003A7465"/>
    <w:rsid w:val="003A78F6"/>
    <w:rsid w:val="003A7911"/>
    <w:rsid w:val="003A7A4E"/>
    <w:rsid w:val="003A7A78"/>
    <w:rsid w:val="003A7ABA"/>
    <w:rsid w:val="003A7F0F"/>
    <w:rsid w:val="003B00FF"/>
    <w:rsid w:val="003B025B"/>
    <w:rsid w:val="003B0445"/>
    <w:rsid w:val="003B0965"/>
    <w:rsid w:val="003B09A2"/>
    <w:rsid w:val="003B0AF5"/>
    <w:rsid w:val="003B0C74"/>
    <w:rsid w:val="003B0DBE"/>
    <w:rsid w:val="003B0E40"/>
    <w:rsid w:val="003B0F6B"/>
    <w:rsid w:val="003B0F6E"/>
    <w:rsid w:val="003B0FEE"/>
    <w:rsid w:val="003B1169"/>
    <w:rsid w:val="003B11A5"/>
    <w:rsid w:val="003B1667"/>
    <w:rsid w:val="003B1880"/>
    <w:rsid w:val="003B1B74"/>
    <w:rsid w:val="003B1BD8"/>
    <w:rsid w:val="003B1EC0"/>
    <w:rsid w:val="003B2000"/>
    <w:rsid w:val="003B2481"/>
    <w:rsid w:val="003B2525"/>
    <w:rsid w:val="003B2951"/>
    <w:rsid w:val="003B3B0D"/>
    <w:rsid w:val="003B3C7C"/>
    <w:rsid w:val="003B41CD"/>
    <w:rsid w:val="003B461A"/>
    <w:rsid w:val="003B463E"/>
    <w:rsid w:val="003B46FE"/>
    <w:rsid w:val="003B474B"/>
    <w:rsid w:val="003B4846"/>
    <w:rsid w:val="003B51CA"/>
    <w:rsid w:val="003B55A1"/>
    <w:rsid w:val="003B5D29"/>
    <w:rsid w:val="003B5DDC"/>
    <w:rsid w:val="003B5F24"/>
    <w:rsid w:val="003B6192"/>
    <w:rsid w:val="003B6366"/>
    <w:rsid w:val="003B651B"/>
    <w:rsid w:val="003B6552"/>
    <w:rsid w:val="003B67FC"/>
    <w:rsid w:val="003B6817"/>
    <w:rsid w:val="003B6903"/>
    <w:rsid w:val="003B6B33"/>
    <w:rsid w:val="003B6BF7"/>
    <w:rsid w:val="003B736C"/>
    <w:rsid w:val="003B7406"/>
    <w:rsid w:val="003B76AE"/>
    <w:rsid w:val="003B7E4D"/>
    <w:rsid w:val="003B7EA5"/>
    <w:rsid w:val="003C01B2"/>
    <w:rsid w:val="003C01D5"/>
    <w:rsid w:val="003C0287"/>
    <w:rsid w:val="003C0939"/>
    <w:rsid w:val="003C0AAB"/>
    <w:rsid w:val="003C0CDC"/>
    <w:rsid w:val="003C0F8A"/>
    <w:rsid w:val="003C0FB8"/>
    <w:rsid w:val="003C113C"/>
    <w:rsid w:val="003C17B5"/>
    <w:rsid w:val="003C1C05"/>
    <w:rsid w:val="003C1CFD"/>
    <w:rsid w:val="003C2310"/>
    <w:rsid w:val="003C23CF"/>
    <w:rsid w:val="003C2583"/>
    <w:rsid w:val="003C290D"/>
    <w:rsid w:val="003C2DCA"/>
    <w:rsid w:val="003C2EFE"/>
    <w:rsid w:val="003C3286"/>
    <w:rsid w:val="003C388E"/>
    <w:rsid w:val="003C3D38"/>
    <w:rsid w:val="003C3E5D"/>
    <w:rsid w:val="003C41F6"/>
    <w:rsid w:val="003C4461"/>
    <w:rsid w:val="003C44CD"/>
    <w:rsid w:val="003C44F2"/>
    <w:rsid w:val="003C44F4"/>
    <w:rsid w:val="003C46B5"/>
    <w:rsid w:val="003C488D"/>
    <w:rsid w:val="003C49E6"/>
    <w:rsid w:val="003C4D64"/>
    <w:rsid w:val="003C507C"/>
    <w:rsid w:val="003C50B2"/>
    <w:rsid w:val="003C52F2"/>
    <w:rsid w:val="003C533B"/>
    <w:rsid w:val="003C56CA"/>
    <w:rsid w:val="003C5792"/>
    <w:rsid w:val="003C5856"/>
    <w:rsid w:val="003C6269"/>
    <w:rsid w:val="003C6532"/>
    <w:rsid w:val="003C662F"/>
    <w:rsid w:val="003C6BF7"/>
    <w:rsid w:val="003C6ED7"/>
    <w:rsid w:val="003C6EE7"/>
    <w:rsid w:val="003C7170"/>
    <w:rsid w:val="003C7891"/>
    <w:rsid w:val="003C79D9"/>
    <w:rsid w:val="003C79F6"/>
    <w:rsid w:val="003C7B0D"/>
    <w:rsid w:val="003C7DEA"/>
    <w:rsid w:val="003C7ECA"/>
    <w:rsid w:val="003D012B"/>
    <w:rsid w:val="003D0159"/>
    <w:rsid w:val="003D0236"/>
    <w:rsid w:val="003D082D"/>
    <w:rsid w:val="003D10D0"/>
    <w:rsid w:val="003D1420"/>
    <w:rsid w:val="003D16DF"/>
    <w:rsid w:val="003D17BB"/>
    <w:rsid w:val="003D18B7"/>
    <w:rsid w:val="003D1A17"/>
    <w:rsid w:val="003D1D3F"/>
    <w:rsid w:val="003D1E1E"/>
    <w:rsid w:val="003D1E3D"/>
    <w:rsid w:val="003D1E68"/>
    <w:rsid w:val="003D21C7"/>
    <w:rsid w:val="003D21ED"/>
    <w:rsid w:val="003D22ED"/>
    <w:rsid w:val="003D2908"/>
    <w:rsid w:val="003D2AE5"/>
    <w:rsid w:val="003D2D0E"/>
    <w:rsid w:val="003D2E33"/>
    <w:rsid w:val="003D2FCA"/>
    <w:rsid w:val="003D3566"/>
    <w:rsid w:val="003D357F"/>
    <w:rsid w:val="003D377D"/>
    <w:rsid w:val="003D3DCF"/>
    <w:rsid w:val="003D3E6E"/>
    <w:rsid w:val="003D47E7"/>
    <w:rsid w:val="003D4E89"/>
    <w:rsid w:val="003D518A"/>
    <w:rsid w:val="003D51DB"/>
    <w:rsid w:val="003D5212"/>
    <w:rsid w:val="003D529E"/>
    <w:rsid w:val="003D52EE"/>
    <w:rsid w:val="003D5322"/>
    <w:rsid w:val="003D544E"/>
    <w:rsid w:val="003D563D"/>
    <w:rsid w:val="003D5C6F"/>
    <w:rsid w:val="003D5E04"/>
    <w:rsid w:val="003D5E95"/>
    <w:rsid w:val="003D633D"/>
    <w:rsid w:val="003D63C1"/>
    <w:rsid w:val="003D672F"/>
    <w:rsid w:val="003D676A"/>
    <w:rsid w:val="003D6921"/>
    <w:rsid w:val="003D6EE9"/>
    <w:rsid w:val="003D7B4A"/>
    <w:rsid w:val="003D7D6A"/>
    <w:rsid w:val="003E016F"/>
    <w:rsid w:val="003E02EB"/>
    <w:rsid w:val="003E0582"/>
    <w:rsid w:val="003E07DD"/>
    <w:rsid w:val="003E0E39"/>
    <w:rsid w:val="003E0E47"/>
    <w:rsid w:val="003E0EA0"/>
    <w:rsid w:val="003E0F23"/>
    <w:rsid w:val="003E0F34"/>
    <w:rsid w:val="003E1091"/>
    <w:rsid w:val="003E1258"/>
    <w:rsid w:val="003E1295"/>
    <w:rsid w:val="003E1E63"/>
    <w:rsid w:val="003E2198"/>
    <w:rsid w:val="003E21F6"/>
    <w:rsid w:val="003E2443"/>
    <w:rsid w:val="003E2767"/>
    <w:rsid w:val="003E2BB2"/>
    <w:rsid w:val="003E2FBF"/>
    <w:rsid w:val="003E3534"/>
    <w:rsid w:val="003E3671"/>
    <w:rsid w:val="003E3842"/>
    <w:rsid w:val="003E388C"/>
    <w:rsid w:val="003E3A9D"/>
    <w:rsid w:val="003E3CD6"/>
    <w:rsid w:val="003E3D22"/>
    <w:rsid w:val="003E4158"/>
    <w:rsid w:val="003E4725"/>
    <w:rsid w:val="003E47E0"/>
    <w:rsid w:val="003E4996"/>
    <w:rsid w:val="003E4BAD"/>
    <w:rsid w:val="003E4D47"/>
    <w:rsid w:val="003E4EE4"/>
    <w:rsid w:val="003E5030"/>
    <w:rsid w:val="003E50ED"/>
    <w:rsid w:val="003E5293"/>
    <w:rsid w:val="003E5510"/>
    <w:rsid w:val="003E56F3"/>
    <w:rsid w:val="003E5A94"/>
    <w:rsid w:val="003E624A"/>
    <w:rsid w:val="003E6A51"/>
    <w:rsid w:val="003E742D"/>
    <w:rsid w:val="003E7655"/>
    <w:rsid w:val="003E785C"/>
    <w:rsid w:val="003E7D0B"/>
    <w:rsid w:val="003F0530"/>
    <w:rsid w:val="003F05C1"/>
    <w:rsid w:val="003F0790"/>
    <w:rsid w:val="003F0948"/>
    <w:rsid w:val="003F0CB6"/>
    <w:rsid w:val="003F0D1F"/>
    <w:rsid w:val="003F10A2"/>
    <w:rsid w:val="003F10BE"/>
    <w:rsid w:val="003F1142"/>
    <w:rsid w:val="003F11F9"/>
    <w:rsid w:val="003F133A"/>
    <w:rsid w:val="003F149B"/>
    <w:rsid w:val="003F156D"/>
    <w:rsid w:val="003F1D3B"/>
    <w:rsid w:val="003F1DC4"/>
    <w:rsid w:val="003F1F59"/>
    <w:rsid w:val="003F2096"/>
    <w:rsid w:val="003F21BF"/>
    <w:rsid w:val="003F24D6"/>
    <w:rsid w:val="003F255C"/>
    <w:rsid w:val="003F2EC7"/>
    <w:rsid w:val="003F2F4B"/>
    <w:rsid w:val="003F2FA3"/>
    <w:rsid w:val="003F388E"/>
    <w:rsid w:val="003F3949"/>
    <w:rsid w:val="003F39CE"/>
    <w:rsid w:val="003F3BD2"/>
    <w:rsid w:val="003F4109"/>
    <w:rsid w:val="003F4418"/>
    <w:rsid w:val="003F4480"/>
    <w:rsid w:val="003F4641"/>
    <w:rsid w:val="003F467A"/>
    <w:rsid w:val="003F4BC2"/>
    <w:rsid w:val="003F500D"/>
    <w:rsid w:val="003F5524"/>
    <w:rsid w:val="003F55B6"/>
    <w:rsid w:val="003F5C04"/>
    <w:rsid w:val="003F5E2C"/>
    <w:rsid w:val="003F6946"/>
    <w:rsid w:val="003F701A"/>
    <w:rsid w:val="003F7141"/>
    <w:rsid w:val="003F719C"/>
    <w:rsid w:val="003F72B6"/>
    <w:rsid w:val="003F7791"/>
    <w:rsid w:val="003F7A04"/>
    <w:rsid w:val="003F7A38"/>
    <w:rsid w:val="003F7C59"/>
    <w:rsid w:val="003F7D2D"/>
    <w:rsid w:val="003F7E92"/>
    <w:rsid w:val="00400059"/>
    <w:rsid w:val="004005A8"/>
    <w:rsid w:val="0040073F"/>
    <w:rsid w:val="00400DEB"/>
    <w:rsid w:val="00400E3C"/>
    <w:rsid w:val="00400E6A"/>
    <w:rsid w:val="00400F7B"/>
    <w:rsid w:val="00401946"/>
    <w:rsid w:val="004019EA"/>
    <w:rsid w:val="00401AE4"/>
    <w:rsid w:val="00401B6D"/>
    <w:rsid w:val="00401D13"/>
    <w:rsid w:val="00401D2F"/>
    <w:rsid w:val="00402163"/>
    <w:rsid w:val="00402420"/>
    <w:rsid w:val="004026DD"/>
    <w:rsid w:val="00402B53"/>
    <w:rsid w:val="00402E1A"/>
    <w:rsid w:val="00402E5C"/>
    <w:rsid w:val="00402FD4"/>
    <w:rsid w:val="004030D3"/>
    <w:rsid w:val="004036CF"/>
    <w:rsid w:val="00403792"/>
    <w:rsid w:val="00403891"/>
    <w:rsid w:val="00403A6D"/>
    <w:rsid w:val="00403A7F"/>
    <w:rsid w:val="00403C97"/>
    <w:rsid w:val="00403DD6"/>
    <w:rsid w:val="0040417B"/>
    <w:rsid w:val="004042FC"/>
    <w:rsid w:val="0040433A"/>
    <w:rsid w:val="00404899"/>
    <w:rsid w:val="00404EFD"/>
    <w:rsid w:val="00405218"/>
    <w:rsid w:val="00405B5B"/>
    <w:rsid w:val="0040629C"/>
    <w:rsid w:val="00406A7A"/>
    <w:rsid w:val="00406B4C"/>
    <w:rsid w:val="00406FE2"/>
    <w:rsid w:val="00407173"/>
    <w:rsid w:val="004075B9"/>
    <w:rsid w:val="00407D3A"/>
    <w:rsid w:val="00410216"/>
    <w:rsid w:val="00410258"/>
    <w:rsid w:val="00410570"/>
    <w:rsid w:val="004108AF"/>
    <w:rsid w:val="0041096D"/>
    <w:rsid w:val="00410A39"/>
    <w:rsid w:val="00410C86"/>
    <w:rsid w:val="00411040"/>
    <w:rsid w:val="00411176"/>
    <w:rsid w:val="0041138B"/>
    <w:rsid w:val="0041161C"/>
    <w:rsid w:val="00411804"/>
    <w:rsid w:val="00411A45"/>
    <w:rsid w:val="00411B54"/>
    <w:rsid w:val="00411BF9"/>
    <w:rsid w:val="004122B2"/>
    <w:rsid w:val="004127C9"/>
    <w:rsid w:val="0041283A"/>
    <w:rsid w:val="00412BA4"/>
    <w:rsid w:val="004132A3"/>
    <w:rsid w:val="0041337C"/>
    <w:rsid w:val="00413459"/>
    <w:rsid w:val="0041386E"/>
    <w:rsid w:val="0041397D"/>
    <w:rsid w:val="00413D48"/>
    <w:rsid w:val="00413F4B"/>
    <w:rsid w:val="00413FB5"/>
    <w:rsid w:val="004141E0"/>
    <w:rsid w:val="004143B8"/>
    <w:rsid w:val="004149D8"/>
    <w:rsid w:val="00414AC4"/>
    <w:rsid w:val="004152DA"/>
    <w:rsid w:val="00415578"/>
    <w:rsid w:val="004157AF"/>
    <w:rsid w:val="00415864"/>
    <w:rsid w:val="00415904"/>
    <w:rsid w:val="00415BD9"/>
    <w:rsid w:val="00415EC0"/>
    <w:rsid w:val="00416171"/>
    <w:rsid w:val="004164FE"/>
    <w:rsid w:val="004166B9"/>
    <w:rsid w:val="00416856"/>
    <w:rsid w:val="00416A70"/>
    <w:rsid w:val="00416E79"/>
    <w:rsid w:val="00417003"/>
    <w:rsid w:val="004170E3"/>
    <w:rsid w:val="00417175"/>
    <w:rsid w:val="004175F9"/>
    <w:rsid w:val="00417A99"/>
    <w:rsid w:val="00420046"/>
    <w:rsid w:val="004200BD"/>
    <w:rsid w:val="004201D3"/>
    <w:rsid w:val="00420280"/>
    <w:rsid w:val="00420285"/>
    <w:rsid w:val="00420526"/>
    <w:rsid w:val="004205E2"/>
    <w:rsid w:val="00420B5F"/>
    <w:rsid w:val="00420FCE"/>
    <w:rsid w:val="0042172E"/>
    <w:rsid w:val="00421735"/>
    <w:rsid w:val="004218FE"/>
    <w:rsid w:val="00421B93"/>
    <w:rsid w:val="00421E60"/>
    <w:rsid w:val="00421ECC"/>
    <w:rsid w:val="0042247E"/>
    <w:rsid w:val="00422AC7"/>
    <w:rsid w:val="00422B5A"/>
    <w:rsid w:val="00422CA9"/>
    <w:rsid w:val="004236F9"/>
    <w:rsid w:val="004239A7"/>
    <w:rsid w:val="00423A7A"/>
    <w:rsid w:val="0042418C"/>
    <w:rsid w:val="00424495"/>
    <w:rsid w:val="004244D5"/>
    <w:rsid w:val="00424850"/>
    <w:rsid w:val="00424C42"/>
    <w:rsid w:val="00424E64"/>
    <w:rsid w:val="004254C2"/>
    <w:rsid w:val="00425608"/>
    <w:rsid w:val="00425662"/>
    <w:rsid w:val="00425A05"/>
    <w:rsid w:val="00425B5C"/>
    <w:rsid w:val="00426535"/>
    <w:rsid w:val="004265E8"/>
    <w:rsid w:val="004265F5"/>
    <w:rsid w:val="0042667A"/>
    <w:rsid w:val="00426716"/>
    <w:rsid w:val="004267A8"/>
    <w:rsid w:val="00426832"/>
    <w:rsid w:val="00426B03"/>
    <w:rsid w:val="00426BE8"/>
    <w:rsid w:val="00427103"/>
    <w:rsid w:val="004276BF"/>
    <w:rsid w:val="00427C1C"/>
    <w:rsid w:val="0043018A"/>
    <w:rsid w:val="004301E5"/>
    <w:rsid w:val="004302D2"/>
    <w:rsid w:val="00430324"/>
    <w:rsid w:val="004303D3"/>
    <w:rsid w:val="00430B59"/>
    <w:rsid w:val="00430D34"/>
    <w:rsid w:val="00430E42"/>
    <w:rsid w:val="00431229"/>
    <w:rsid w:val="0043171E"/>
    <w:rsid w:val="00431740"/>
    <w:rsid w:val="00431BD2"/>
    <w:rsid w:val="00431D9E"/>
    <w:rsid w:val="004320CB"/>
    <w:rsid w:val="00432450"/>
    <w:rsid w:val="004324B3"/>
    <w:rsid w:val="004329B7"/>
    <w:rsid w:val="00432AD9"/>
    <w:rsid w:val="0043318D"/>
    <w:rsid w:val="004334E0"/>
    <w:rsid w:val="00433A87"/>
    <w:rsid w:val="00433DEB"/>
    <w:rsid w:val="00433E2D"/>
    <w:rsid w:val="004346F9"/>
    <w:rsid w:val="00435154"/>
    <w:rsid w:val="0043594B"/>
    <w:rsid w:val="0043599E"/>
    <w:rsid w:val="004359E3"/>
    <w:rsid w:val="004362FA"/>
    <w:rsid w:val="0043649E"/>
    <w:rsid w:val="004365A0"/>
    <w:rsid w:val="0043668B"/>
    <w:rsid w:val="00436C3C"/>
    <w:rsid w:val="00436EFE"/>
    <w:rsid w:val="00437336"/>
    <w:rsid w:val="004374AE"/>
    <w:rsid w:val="00437613"/>
    <w:rsid w:val="0044004D"/>
    <w:rsid w:val="00440136"/>
    <w:rsid w:val="00440470"/>
    <w:rsid w:val="00440DB5"/>
    <w:rsid w:val="004416D2"/>
    <w:rsid w:val="00441750"/>
    <w:rsid w:val="00441A98"/>
    <w:rsid w:val="00441BF8"/>
    <w:rsid w:val="00441DC0"/>
    <w:rsid w:val="00442197"/>
    <w:rsid w:val="004422FB"/>
    <w:rsid w:val="0044244C"/>
    <w:rsid w:val="00442715"/>
    <w:rsid w:val="004431B8"/>
    <w:rsid w:val="004431BC"/>
    <w:rsid w:val="004432C0"/>
    <w:rsid w:val="00443547"/>
    <w:rsid w:val="0044390C"/>
    <w:rsid w:val="00443A22"/>
    <w:rsid w:val="00443BD9"/>
    <w:rsid w:val="00444006"/>
    <w:rsid w:val="00444378"/>
    <w:rsid w:val="004446B3"/>
    <w:rsid w:val="004449A1"/>
    <w:rsid w:val="00444A78"/>
    <w:rsid w:val="00444ED4"/>
    <w:rsid w:val="004453A6"/>
    <w:rsid w:val="004455E6"/>
    <w:rsid w:val="0044565D"/>
    <w:rsid w:val="0044576E"/>
    <w:rsid w:val="00445784"/>
    <w:rsid w:val="00445957"/>
    <w:rsid w:val="00445A82"/>
    <w:rsid w:val="00445DD9"/>
    <w:rsid w:val="00445EE8"/>
    <w:rsid w:val="00445FB5"/>
    <w:rsid w:val="004463AA"/>
    <w:rsid w:val="00446852"/>
    <w:rsid w:val="00446886"/>
    <w:rsid w:val="00446D1A"/>
    <w:rsid w:val="00446D99"/>
    <w:rsid w:val="00446ED9"/>
    <w:rsid w:val="0044750C"/>
    <w:rsid w:val="004478EF"/>
    <w:rsid w:val="00447C6C"/>
    <w:rsid w:val="00447CB1"/>
    <w:rsid w:val="00447CFF"/>
    <w:rsid w:val="00447ECB"/>
    <w:rsid w:val="00447EDC"/>
    <w:rsid w:val="00447FA3"/>
    <w:rsid w:val="0045002C"/>
    <w:rsid w:val="004507B8"/>
    <w:rsid w:val="00450A79"/>
    <w:rsid w:val="00450E1F"/>
    <w:rsid w:val="00450E7B"/>
    <w:rsid w:val="00450F01"/>
    <w:rsid w:val="00451242"/>
    <w:rsid w:val="00451302"/>
    <w:rsid w:val="0045184F"/>
    <w:rsid w:val="00451947"/>
    <w:rsid w:val="004519B0"/>
    <w:rsid w:val="00451CF2"/>
    <w:rsid w:val="00451E42"/>
    <w:rsid w:val="0045254C"/>
    <w:rsid w:val="00452A04"/>
    <w:rsid w:val="00452F20"/>
    <w:rsid w:val="00453050"/>
    <w:rsid w:val="004531A0"/>
    <w:rsid w:val="004531E1"/>
    <w:rsid w:val="004534EF"/>
    <w:rsid w:val="0045419F"/>
    <w:rsid w:val="0045432A"/>
    <w:rsid w:val="00454C13"/>
    <w:rsid w:val="00455292"/>
    <w:rsid w:val="0045538F"/>
    <w:rsid w:val="004555D2"/>
    <w:rsid w:val="004558C9"/>
    <w:rsid w:val="00455F20"/>
    <w:rsid w:val="004567F1"/>
    <w:rsid w:val="00456A11"/>
    <w:rsid w:val="00456AB0"/>
    <w:rsid w:val="00456DC6"/>
    <w:rsid w:val="004571AD"/>
    <w:rsid w:val="004571D5"/>
    <w:rsid w:val="004574AD"/>
    <w:rsid w:val="00457B59"/>
    <w:rsid w:val="00460364"/>
    <w:rsid w:val="00460512"/>
    <w:rsid w:val="0046060F"/>
    <w:rsid w:val="00460816"/>
    <w:rsid w:val="00460A45"/>
    <w:rsid w:val="00460C16"/>
    <w:rsid w:val="00460F3E"/>
    <w:rsid w:val="00460F8F"/>
    <w:rsid w:val="00461550"/>
    <w:rsid w:val="004616CC"/>
    <w:rsid w:val="00461723"/>
    <w:rsid w:val="00461863"/>
    <w:rsid w:val="00461A7C"/>
    <w:rsid w:val="00461D91"/>
    <w:rsid w:val="00461EE5"/>
    <w:rsid w:val="00462570"/>
    <w:rsid w:val="004625C9"/>
    <w:rsid w:val="004628DA"/>
    <w:rsid w:val="00462913"/>
    <w:rsid w:val="00462E0C"/>
    <w:rsid w:val="00462EF8"/>
    <w:rsid w:val="004630C1"/>
    <w:rsid w:val="004633CA"/>
    <w:rsid w:val="00463FBF"/>
    <w:rsid w:val="004645B4"/>
    <w:rsid w:val="004647B7"/>
    <w:rsid w:val="004647C8"/>
    <w:rsid w:val="00464805"/>
    <w:rsid w:val="00464E90"/>
    <w:rsid w:val="00464ED6"/>
    <w:rsid w:val="004654DD"/>
    <w:rsid w:val="00465661"/>
    <w:rsid w:val="0046567F"/>
    <w:rsid w:val="00465ABD"/>
    <w:rsid w:val="00465C61"/>
    <w:rsid w:val="0046605B"/>
    <w:rsid w:val="00466496"/>
    <w:rsid w:val="0046698A"/>
    <w:rsid w:val="00467835"/>
    <w:rsid w:val="00467BE2"/>
    <w:rsid w:val="00467C02"/>
    <w:rsid w:val="00470024"/>
    <w:rsid w:val="00470386"/>
    <w:rsid w:val="0047044B"/>
    <w:rsid w:val="004705E1"/>
    <w:rsid w:val="0047082D"/>
    <w:rsid w:val="00470F5C"/>
    <w:rsid w:val="00471076"/>
    <w:rsid w:val="0047107F"/>
    <w:rsid w:val="004710EA"/>
    <w:rsid w:val="0047112C"/>
    <w:rsid w:val="004711AA"/>
    <w:rsid w:val="004711F9"/>
    <w:rsid w:val="00471592"/>
    <w:rsid w:val="0047191B"/>
    <w:rsid w:val="00471D38"/>
    <w:rsid w:val="00471E96"/>
    <w:rsid w:val="004724E2"/>
    <w:rsid w:val="004729EC"/>
    <w:rsid w:val="00472A95"/>
    <w:rsid w:val="0047313C"/>
    <w:rsid w:val="0047328C"/>
    <w:rsid w:val="00473AC4"/>
    <w:rsid w:val="00473DC6"/>
    <w:rsid w:val="00473E1D"/>
    <w:rsid w:val="0047451D"/>
    <w:rsid w:val="0047455E"/>
    <w:rsid w:val="00474926"/>
    <w:rsid w:val="00474A92"/>
    <w:rsid w:val="00474C5B"/>
    <w:rsid w:val="00474CBC"/>
    <w:rsid w:val="00474D17"/>
    <w:rsid w:val="00474E60"/>
    <w:rsid w:val="00475098"/>
    <w:rsid w:val="004750C2"/>
    <w:rsid w:val="004751CB"/>
    <w:rsid w:val="00475310"/>
    <w:rsid w:val="004756E4"/>
    <w:rsid w:val="00475A62"/>
    <w:rsid w:val="00475C99"/>
    <w:rsid w:val="00475CD8"/>
    <w:rsid w:val="004760DB"/>
    <w:rsid w:val="00476420"/>
    <w:rsid w:val="004765A7"/>
    <w:rsid w:val="004765D9"/>
    <w:rsid w:val="0047690C"/>
    <w:rsid w:val="004769A2"/>
    <w:rsid w:val="00477221"/>
    <w:rsid w:val="00477A7F"/>
    <w:rsid w:val="00477BF0"/>
    <w:rsid w:val="00477D6B"/>
    <w:rsid w:val="004802BC"/>
    <w:rsid w:val="004803CD"/>
    <w:rsid w:val="004805CC"/>
    <w:rsid w:val="00480A67"/>
    <w:rsid w:val="00480AA3"/>
    <w:rsid w:val="0048100B"/>
    <w:rsid w:val="00481441"/>
    <w:rsid w:val="00481494"/>
    <w:rsid w:val="00481AAF"/>
    <w:rsid w:val="00481B3B"/>
    <w:rsid w:val="00481BF3"/>
    <w:rsid w:val="00481D11"/>
    <w:rsid w:val="00482083"/>
    <w:rsid w:val="00482B9E"/>
    <w:rsid w:val="00482CF2"/>
    <w:rsid w:val="00482D76"/>
    <w:rsid w:val="00482FBA"/>
    <w:rsid w:val="0048370B"/>
    <w:rsid w:val="00483AC1"/>
    <w:rsid w:val="00483FB3"/>
    <w:rsid w:val="00484018"/>
    <w:rsid w:val="0048462B"/>
    <w:rsid w:val="00484A02"/>
    <w:rsid w:val="00484D35"/>
    <w:rsid w:val="00484ED8"/>
    <w:rsid w:val="004851C0"/>
    <w:rsid w:val="004852E8"/>
    <w:rsid w:val="004856B1"/>
    <w:rsid w:val="00485740"/>
    <w:rsid w:val="00485934"/>
    <w:rsid w:val="00485A71"/>
    <w:rsid w:val="00485B23"/>
    <w:rsid w:val="00485CC4"/>
    <w:rsid w:val="00485F45"/>
    <w:rsid w:val="00485FBD"/>
    <w:rsid w:val="0048627A"/>
    <w:rsid w:val="00486614"/>
    <w:rsid w:val="004867AD"/>
    <w:rsid w:val="004867EE"/>
    <w:rsid w:val="00486C60"/>
    <w:rsid w:val="00486E2A"/>
    <w:rsid w:val="00486E35"/>
    <w:rsid w:val="00486FAB"/>
    <w:rsid w:val="00486FF7"/>
    <w:rsid w:val="00487264"/>
    <w:rsid w:val="004872BA"/>
    <w:rsid w:val="00487A28"/>
    <w:rsid w:val="004900DE"/>
    <w:rsid w:val="004903C8"/>
    <w:rsid w:val="00490487"/>
    <w:rsid w:val="004904A2"/>
    <w:rsid w:val="004906D7"/>
    <w:rsid w:val="00490864"/>
    <w:rsid w:val="004908E6"/>
    <w:rsid w:val="00490910"/>
    <w:rsid w:val="00490A0B"/>
    <w:rsid w:val="00490DB2"/>
    <w:rsid w:val="00490FB9"/>
    <w:rsid w:val="004913C0"/>
    <w:rsid w:val="0049153D"/>
    <w:rsid w:val="004916C0"/>
    <w:rsid w:val="00492CEC"/>
    <w:rsid w:val="00493102"/>
    <w:rsid w:val="0049318A"/>
    <w:rsid w:val="004932A6"/>
    <w:rsid w:val="00493435"/>
    <w:rsid w:val="004937C5"/>
    <w:rsid w:val="0049382E"/>
    <w:rsid w:val="00493977"/>
    <w:rsid w:val="00493A1F"/>
    <w:rsid w:val="00493BDA"/>
    <w:rsid w:val="00493CB9"/>
    <w:rsid w:val="00493CE5"/>
    <w:rsid w:val="00493DEC"/>
    <w:rsid w:val="00493FFC"/>
    <w:rsid w:val="00494667"/>
    <w:rsid w:val="004947FD"/>
    <w:rsid w:val="00494A40"/>
    <w:rsid w:val="00494B67"/>
    <w:rsid w:val="00494C9A"/>
    <w:rsid w:val="00494F2B"/>
    <w:rsid w:val="0049548C"/>
    <w:rsid w:val="004954D3"/>
    <w:rsid w:val="004958AE"/>
    <w:rsid w:val="00495D35"/>
    <w:rsid w:val="00495E71"/>
    <w:rsid w:val="00495F8B"/>
    <w:rsid w:val="004963D5"/>
    <w:rsid w:val="0049660D"/>
    <w:rsid w:val="004966C7"/>
    <w:rsid w:val="00496758"/>
    <w:rsid w:val="00496B7D"/>
    <w:rsid w:val="00496D08"/>
    <w:rsid w:val="00496D3A"/>
    <w:rsid w:val="00497180"/>
    <w:rsid w:val="0049732B"/>
    <w:rsid w:val="00497348"/>
    <w:rsid w:val="004976CC"/>
    <w:rsid w:val="00497738"/>
    <w:rsid w:val="00497844"/>
    <w:rsid w:val="004978F7"/>
    <w:rsid w:val="00497CB8"/>
    <w:rsid w:val="004A0007"/>
    <w:rsid w:val="004A02A7"/>
    <w:rsid w:val="004A118E"/>
    <w:rsid w:val="004A11E6"/>
    <w:rsid w:val="004A131A"/>
    <w:rsid w:val="004A14CC"/>
    <w:rsid w:val="004A16FA"/>
    <w:rsid w:val="004A1B05"/>
    <w:rsid w:val="004A1B39"/>
    <w:rsid w:val="004A1BEA"/>
    <w:rsid w:val="004A1EC4"/>
    <w:rsid w:val="004A1FF1"/>
    <w:rsid w:val="004A22D9"/>
    <w:rsid w:val="004A29C7"/>
    <w:rsid w:val="004A2B0A"/>
    <w:rsid w:val="004A3151"/>
    <w:rsid w:val="004A31D4"/>
    <w:rsid w:val="004A3362"/>
    <w:rsid w:val="004A34A3"/>
    <w:rsid w:val="004A384F"/>
    <w:rsid w:val="004A38C4"/>
    <w:rsid w:val="004A3B7C"/>
    <w:rsid w:val="004A3DA2"/>
    <w:rsid w:val="004A3DD1"/>
    <w:rsid w:val="004A43DF"/>
    <w:rsid w:val="004A4423"/>
    <w:rsid w:val="004A47B1"/>
    <w:rsid w:val="004A48A0"/>
    <w:rsid w:val="004A4AAD"/>
    <w:rsid w:val="004A4D80"/>
    <w:rsid w:val="004A4E21"/>
    <w:rsid w:val="004A54C3"/>
    <w:rsid w:val="004A5A0F"/>
    <w:rsid w:val="004A5ADF"/>
    <w:rsid w:val="004A6057"/>
    <w:rsid w:val="004A60BE"/>
    <w:rsid w:val="004A64BB"/>
    <w:rsid w:val="004A6A76"/>
    <w:rsid w:val="004A6A8B"/>
    <w:rsid w:val="004A6C4D"/>
    <w:rsid w:val="004A6C51"/>
    <w:rsid w:val="004A6ED9"/>
    <w:rsid w:val="004A70A2"/>
    <w:rsid w:val="004A71E9"/>
    <w:rsid w:val="004A787E"/>
    <w:rsid w:val="004A7EEE"/>
    <w:rsid w:val="004B0126"/>
    <w:rsid w:val="004B01D7"/>
    <w:rsid w:val="004B0523"/>
    <w:rsid w:val="004B053A"/>
    <w:rsid w:val="004B0915"/>
    <w:rsid w:val="004B0BA5"/>
    <w:rsid w:val="004B0F7A"/>
    <w:rsid w:val="004B1117"/>
    <w:rsid w:val="004B1188"/>
    <w:rsid w:val="004B1716"/>
    <w:rsid w:val="004B17B7"/>
    <w:rsid w:val="004B1869"/>
    <w:rsid w:val="004B1A67"/>
    <w:rsid w:val="004B260F"/>
    <w:rsid w:val="004B297D"/>
    <w:rsid w:val="004B2E64"/>
    <w:rsid w:val="004B3025"/>
    <w:rsid w:val="004B3209"/>
    <w:rsid w:val="004B3553"/>
    <w:rsid w:val="004B3694"/>
    <w:rsid w:val="004B37A7"/>
    <w:rsid w:val="004B3A42"/>
    <w:rsid w:val="004B3FA4"/>
    <w:rsid w:val="004B4009"/>
    <w:rsid w:val="004B45CA"/>
    <w:rsid w:val="004B4795"/>
    <w:rsid w:val="004B49E8"/>
    <w:rsid w:val="004B4B6A"/>
    <w:rsid w:val="004B583C"/>
    <w:rsid w:val="004B6413"/>
    <w:rsid w:val="004B657A"/>
    <w:rsid w:val="004B67E5"/>
    <w:rsid w:val="004B689E"/>
    <w:rsid w:val="004B6C50"/>
    <w:rsid w:val="004B6CE5"/>
    <w:rsid w:val="004B6E99"/>
    <w:rsid w:val="004B7318"/>
    <w:rsid w:val="004B77C5"/>
    <w:rsid w:val="004C0B53"/>
    <w:rsid w:val="004C1415"/>
    <w:rsid w:val="004C1578"/>
    <w:rsid w:val="004C16A5"/>
    <w:rsid w:val="004C16E1"/>
    <w:rsid w:val="004C190D"/>
    <w:rsid w:val="004C1930"/>
    <w:rsid w:val="004C1C11"/>
    <w:rsid w:val="004C23D5"/>
    <w:rsid w:val="004C23E8"/>
    <w:rsid w:val="004C2430"/>
    <w:rsid w:val="004C2631"/>
    <w:rsid w:val="004C2A43"/>
    <w:rsid w:val="004C2ED3"/>
    <w:rsid w:val="004C3459"/>
    <w:rsid w:val="004C38D3"/>
    <w:rsid w:val="004C3C27"/>
    <w:rsid w:val="004C3D4B"/>
    <w:rsid w:val="004C42F7"/>
    <w:rsid w:val="004C43EE"/>
    <w:rsid w:val="004C46CF"/>
    <w:rsid w:val="004C4824"/>
    <w:rsid w:val="004C4AFD"/>
    <w:rsid w:val="004C4C13"/>
    <w:rsid w:val="004C5155"/>
    <w:rsid w:val="004C5570"/>
    <w:rsid w:val="004C6166"/>
    <w:rsid w:val="004C621E"/>
    <w:rsid w:val="004C670C"/>
    <w:rsid w:val="004C6A34"/>
    <w:rsid w:val="004C6A9A"/>
    <w:rsid w:val="004C6AED"/>
    <w:rsid w:val="004C6B92"/>
    <w:rsid w:val="004C6DE7"/>
    <w:rsid w:val="004C6E28"/>
    <w:rsid w:val="004C6F24"/>
    <w:rsid w:val="004C740E"/>
    <w:rsid w:val="004C77ED"/>
    <w:rsid w:val="004C7D10"/>
    <w:rsid w:val="004C7E4C"/>
    <w:rsid w:val="004C7F27"/>
    <w:rsid w:val="004C7F9D"/>
    <w:rsid w:val="004D005A"/>
    <w:rsid w:val="004D0331"/>
    <w:rsid w:val="004D0454"/>
    <w:rsid w:val="004D051F"/>
    <w:rsid w:val="004D065D"/>
    <w:rsid w:val="004D06A0"/>
    <w:rsid w:val="004D09DD"/>
    <w:rsid w:val="004D0A94"/>
    <w:rsid w:val="004D0BCA"/>
    <w:rsid w:val="004D0BE6"/>
    <w:rsid w:val="004D0C54"/>
    <w:rsid w:val="004D0F11"/>
    <w:rsid w:val="004D1582"/>
    <w:rsid w:val="004D16AC"/>
    <w:rsid w:val="004D1838"/>
    <w:rsid w:val="004D1B57"/>
    <w:rsid w:val="004D1C53"/>
    <w:rsid w:val="004D1C64"/>
    <w:rsid w:val="004D1E85"/>
    <w:rsid w:val="004D203B"/>
    <w:rsid w:val="004D21E3"/>
    <w:rsid w:val="004D2821"/>
    <w:rsid w:val="004D2A63"/>
    <w:rsid w:val="004D2AC3"/>
    <w:rsid w:val="004D2B18"/>
    <w:rsid w:val="004D2BFE"/>
    <w:rsid w:val="004D3250"/>
    <w:rsid w:val="004D341F"/>
    <w:rsid w:val="004D3588"/>
    <w:rsid w:val="004D3AAE"/>
    <w:rsid w:val="004D3C5D"/>
    <w:rsid w:val="004D3E58"/>
    <w:rsid w:val="004D4153"/>
    <w:rsid w:val="004D44D0"/>
    <w:rsid w:val="004D45C3"/>
    <w:rsid w:val="004D4EC6"/>
    <w:rsid w:val="004D5103"/>
    <w:rsid w:val="004D5450"/>
    <w:rsid w:val="004D573F"/>
    <w:rsid w:val="004D5B10"/>
    <w:rsid w:val="004D634A"/>
    <w:rsid w:val="004D6751"/>
    <w:rsid w:val="004D6F05"/>
    <w:rsid w:val="004D716A"/>
    <w:rsid w:val="004D775E"/>
    <w:rsid w:val="004D789B"/>
    <w:rsid w:val="004D7E69"/>
    <w:rsid w:val="004E046F"/>
    <w:rsid w:val="004E090F"/>
    <w:rsid w:val="004E09FF"/>
    <w:rsid w:val="004E0D94"/>
    <w:rsid w:val="004E0ED3"/>
    <w:rsid w:val="004E12E3"/>
    <w:rsid w:val="004E1BFA"/>
    <w:rsid w:val="004E1D00"/>
    <w:rsid w:val="004E202A"/>
    <w:rsid w:val="004E215D"/>
    <w:rsid w:val="004E21A5"/>
    <w:rsid w:val="004E21F6"/>
    <w:rsid w:val="004E233D"/>
    <w:rsid w:val="004E23CF"/>
    <w:rsid w:val="004E253B"/>
    <w:rsid w:val="004E2568"/>
    <w:rsid w:val="004E27D1"/>
    <w:rsid w:val="004E30FB"/>
    <w:rsid w:val="004E33E1"/>
    <w:rsid w:val="004E4166"/>
    <w:rsid w:val="004E431A"/>
    <w:rsid w:val="004E4406"/>
    <w:rsid w:val="004E441F"/>
    <w:rsid w:val="004E45A2"/>
    <w:rsid w:val="004E4A5D"/>
    <w:rsid w:val="004E4AB5"/>
    <w:rsid w:val="004E4B5C"/>
    <w:rsid w:val="004E4BFE"/>
    <w:rsid w:val="004E4CE1"/>
    <w:rsid w:val="004E50EA"/>
    <w:rsid w:val="004E5AE8"/>
    <w:rsid w:val="004E5C04"/>
    <w:rsid w:val="004E5C6A"/>
    <w:rsid w:val="004E5D40"/>
    <w:rsid w:val="004E650E"/>
    <w:rsid w:val="004E688B"/>
    <w:rsid w:val="004E6B53"/>
    <w:rsid w:val="004E6E83"/>
    <w:rsid w:val="004E7031"/>
    <w:rsid w:val="004E721F"/>
    <w:rsid w:val="004E74A5"/>
    <w:rsid w:val="004E78B7"/>
    <w:rsid w:val="004E7AF4"/>
    <w:rsid w:val="004E7BB9"/>
    <w:rsid w:val="004F0779"/>
    <w:rsid w:val="004F0CD5"/>
    <w:rsid w:val="004F102C"/>
    <w:rsid w:val="004F11D3"/>
    <w:rsid w:val="004F13D3"/>
    <w:rsid w:val="004F1A2A"/>
    <w:rsid w:val="004F1D96"/>
    <w:rsid w:val="004F1DC1"/>
    <w:rsid w:val="004F1F62"/>
    <w:rsid w:val="004F2101"/>
    <w:rsid w:val="004F2107"/>
    <w:rsid w:val="004F24BB"/>
    <w:rsid w:val="004F28D6"/>
    <w:rsid w:val="004F292D"/>
    <w:rsid w:val="004F29B5"/>
    <w:rsid w:val="004F2B29"/>
    <w:rsid w:val="004F2B78"/>
    <w:rsid w:val="004F2B96"/>
    <w:rsid w:val="004F3100"/>
    <w:rsid w:val="004F321D"/>
    <w:rsid w:val="004F35D4"/>
    <w:rsid w:val="004F3676"/>
    <w:rsid w:val="004F37AB"/>
    <w:rsid w:val="004F3D5E"/>
    <w:rsid w:val="004F3D71"/>
    <w:rsid w:val="004F3DAE"/>
    <w:rsid w:val="004F3E20"/>
    <w:rsid w:val="004F3EB1"/>
    <w:rsid w:val="004F3F0E"/>
    <w:rsid w:val="004F3F2C"/>
    <w:rsid w:val="004F42DA"/>
    <w:rsid w:val="004F43F7"/>
    <w:rsid w:val="004F4863"/>
    <w:rsid w:val="004F4D17"/>
    <w:rsid w:val="004F4DFC"/>
    <w:rsid w:val="004F4E33"/>
    <w:rsid w:val="004F5119"/>
    <w:rsid w:val="004F539D"/>
    <w:rsid w:val="004F53FF"/>
    <w:rsid w:val="004F5BA9"/>
    <w:rsid w:val="004F5DA0"/>
    <w:rsid w:val="004F5F09"/>
    <w:rsid w:val="004F654F"/>
    <w:rsid w:val="004F6566"/>
    <w:rsid w:val="004F65A3"/>
    <w:rsid w:val="004F6BE4"/>
    <w:rsid w:val="004F70EC"/>
    <w:rsid w:val="004F7671"/>
    <w:rsid w:val="004F7E94"/>
    <w:rsid w:val="004F7FBF"/>
    <w:rsid w:val="00500055"/>
    <w:rsid w:val="005002CD"/>
    <w:rsid w:val="00500958"/>
    <w:rsid w:val="00500BAE"/>
    <w:rsid w:val="00500C62"/>
    <w:rsid w:val="00500CE0"/>
    <w:rsid w:val="0050256B"/>
    <w:rsid w:val="00502B1E"/>
    <w:rsid w:val="00503185"/>
    <w:rsid w:val="005037F8"/>
    <w:rsid w:val="00503D24"/>
    <w:rsid w:val="00503DBE"/>
    <w:rsid w:val="00503FEC"/>
    <w:rsid w:val="005047A0"/>
    <w:rsid w:val="00504804"/>
    <w:rsid w:val="00504A08"/>
    <w:rsid w:val="00504A4E"/>
    <w:rsid w:val="00504BB4"/>
    <w:rsid w:val="00504C88"/>
    <w:rsid w:val="00504CA4"/>
    <w:rsid w:val="005050FC"/>
    <w:rsid w:val="00505131"/>
    <w:rsid w:val="0050599B"/>
    <w:rsid w:val="00505D57"/>
    <w:rsid w:val="00505DFF"/>
    <w:rsid w:val="00505E99"/>
    <w:rsid w:val="00505EC5"/>
    <w:rsid w:val="0050604C"/>
    <w:rsid w:val="005062FD"/>
    <w:rsid w:val="00506482"/>
    <w:rsid w:val="00506D75"/>
    <w:rsid w:val="00507184"/>
    <w:rsid w:val="00507579"/>
    <w:rsid w:val="0050798B"/>
    <w:rsid w:val="00507AFB"/>
    <w:rsid w:val="005106E3"/>
    <w:rsid w:val="00510717"/>
    <w:rsid w:val="00510832"/>
    <w:rsid w:val="00510C22"/>
    <w:rsid w:val="00510EF6"/>
    <w:rsid w:val="00510F35"/>
    <w:rsid w:val="00510FF5"/>
    <w:rsid w:val="00511397"/>
    <w:rsid w:val="00511567"/>
    <w:rsid w:val="005115E7"/>
    <w:rsid w:val="005116FD"/>
    <w:rsid w:val="00511AA2"/>
    <w:rsid w:val="00511AD0"/>
    <w:rsid w:val="00512085"/>
    <w:rsid w:val="00512181"/>
    <w:rsid w:val="00512193"/>
    <w:rsid w:val="005121CA"/>
    <w:rsid w:val="00512535"/>
    <w:rsid w:val="00512573"/>
    <w:rsid w:val="005125C6"/>
    <w:rsid w:val="00512BB4"/>
    <w:rsid w:val="00512D42"/>
    <w:rsid w:val="00512E6F"/>
    <w:rsid w:val="00512FDD"/>
    <w:rsid w:val="00513BBC"/>
    <w:rsid w:val="00513EAD"/>
    <w:rsid w:val="00514277"/>
    <w:rsid w:val="0051462D"/>
    <w:rsid w:val="005147D0"/>
    <w:rsid w:val="00514963"/>
    <w:rsid w:val="00514E32"/>
    <w:rsid w:val="00514F84"/>
    <w:rsid w:val="00515809"/>
    <w:rsid w:val="00515DD3"/>
    <w:rsid w:val="00515F67"/>
    <w:rsid w:val="00516396"/>
    <w:rsid w:val="00516F5F"/>
    <w:rsid w:val="00516FDB"/>
    <w:rsid w:val="0051711D"/>
    <w:rsid w:val="005173E0"/>
    <w:rsid w:val="00517BFF"/>
    <w:rsid w:val="00517CF8"/>
    <w:rsid w:val="00517E10"/>
    <w:rsid w:val="005201A6"/>
    <w:rsid w:val="005201BF"/>
    <w:rsid w:val="00520538"/>
    <w:rsid w:val="005207F7"/>
    <w:rsid w:val="0052109B"/>
    <w:rsid w:val="005212E8"/>
    <w:rsid w:val="00521314"/>
    <w:rsid w:val="005216F4"/>
    <w:rsid w:val="005217AC"/>
    <w:rsid w:val="0052194A"/>
    <w:rsid w:val="00521A20"/>
    <w:rsid w:val="00521CDF"/>
    <w:rsid w:val="0052219C"/>
    <w:rsid w:val="0052258A"/>
    <w:rsid w:val="0052258E"/>
    <w:rsid w:val="005229B3"/>
    <w:rsid w:val="00522BC6"/>
    <w:rsid w:val="00522E96"/>
    <w:rsid w:val="0052338C"/>
    <w:rsid w:val="0052339C"/>
    <w:rsid w:val="00523D7F"/>
    <w:rsid w:val="0052403C"/>
    <w:rsid w:val="005244D6"/>
    <w:rsid w:val="0052485D"/>
    <w:rsid w:val="0052500E"/>
    <w:rsid w:val="00525100"/>
    <w:rsid w:val="00525499"/>
    <w:rsid w:val="00525575"/>
    <w:rsid w:val="00525654"/>
    <w:rsid w:val="00525678"/>
    <w:rsid w:val="00525752"/>
    <w:rsid w:val="005259FA"/>
    <w:rsid w:val="00525A80"/>
    <w:rsid w:val="00525E0C"/>
    <w:rsid w:val="00525E5F"/>
    <w:rsid w:val="0052604E"/>
    <w:rsid w:val="00526497"/>
    <w:rsid w:val="00526685"/>
    <w:rsid w:val="00526890"/>
    <w:rsid w:val="00526D6D"/>
    <w:rsid w:val="005270C5"/>
    <w:rsid w:val="005271E7"/>
    <w:rsid w:val="005272DE"/>
    <w:rsid w:val="005276E5"/>
    <w:rsid w:val="00527716"/>
    <w:rsid w:val="00527776"/>
    <w:rsid w:val="0052790E"/>
    <w:rsid w:val="005279B4"/>
    <w:rsid w:val="00527B7D"/>
    <w:rsid w:val="00527F95"/>
    <w:rsid w:val="005307E1"/>
    <w:rsid w:val="00530B16"/>
    <w:rsid w:val="00530B8D"/>
    <w:rsid w:val="00530C0C"/>
    <w:rsid w:val="00530F27"/>
    <w:rsid w:val="0053124F"/>
    <w:rsid w:val="00531CA8"/>
    <w:rsid w:val="00532206"/>
    <w:rsid w:val="00532211"/>
    <w:rsid w:val="00532AA0"/>
    <w:rsid w:val="00532E00"/>
    <w:rsid w:val="00532E76"/>
    <w:rsid w:val="00532FB9"/>
    <w:rsid w:val="00533038"/>
    <w:rsid w:val="00533115"/>
    <w:rsid w:val="005334D9"/>
    <w:rsid w:val="00533810"/>
    <w:rsid w:val="00533D7F"/>
    <w:rsid w:val="00533E06"/>
    <w:rsid w:val="00534121"/>
    <w:rsid w:val="0053443A"/>
    <w:rsid w:val="00534E83"/>
    <w:rsid w:val="005353C2"/>
    <w:rsid w:val="005357AE"/>
    <w:rsid w:val="00535892"/>
    <w:rsid w:val="00535A94"/>
    <w:rsid w:val="00535D1C"/>
    <w:rsid w:val="00536213"/>
    <w:rsid w:val="00536810"/>
    <w:rsid w:val="00536AD3"/>
    <w:rsid w:val="00536FBA"/>
    <w:rsid w:val="00537BD5"/>
    <w:rsid w:val="00537F11"/>
    <w:rsid w:val="0054002A"/>
    <w:rsid w:val="005400BE"/>
    <w:rsid w:val="0054026F"/>
    <w:rsid w:val="00541108"/>
    <w:rsid w:val="005421C7"/>
    <w:rsid w:val="005423AA"/>
    <w:rsid w:val="00542663"/>
    <w:rsid w:val="00542716"/>
    <w:rsid w:val="005427EF"/>
    <w:rsid w:val="00542D7A"/>
    <w:rsid w:val="00542F6F"/>
    <w:rsid w:val="00543030"/>
    <w:rsid w:val="005430C0"/>
    <w:rsid w:val="0054328E"/>
    <w:rsid w:val="005432D4"/>
    <w:rsid w:val="005435C8"/>
    <w:rsid w:val="00543B84"/>
    <w:rsid w:val="00543D64"/>
    <w:rsid w:val="00543FDF"/>
    <w:rsid w:val="00544960"/>
    <w:rsid w:val="00544AB5"/>
    <w:rsid w:val="00544AF2"/>
    <w:rsid w:val="00544B3A"/>
    <w:rsid w:val="0054518D"/>
    <w:rsid w:val="0054519A"/>
    <w:rsid w:val="0054594E"/>
    <w:rsid w:val="00546B18"/>
    <w:rsid w:val="00546CD3"/>
    <w:rsid w:val="00546F3C"/>
    <w:rsid w:val="00547007"/>
    <w:rsid w:val="005471C7"/>
    <w:rsid w:val="00547630"/>
    <w:rsid w:val="005500A6"/>
    <w:rsid w:val="005501E6"/>
    <w:rsid w:val="00550434"/>
    <w:rsid w:val="00550D93"/>
    <w:rsid w:val="00550DFB"/>
    <w:rsid w:val="00551576"/>
    <w:rsid w:val="00551C37"/>
    <w:rsid w:val="005523E9"/>
    <w:rsid w:val="0055254C"/>
    <w:rsid w:val="00552A4D"/>
    <w:rsid w:val="005530DE"/>
    <w:rsid w:val="00553968"/>
    <w:rsid w:val="00553A98"/>
    <w:rsid w:val="00553D83"/>
    <w:rsid w:val="00554149"/>
    <w:rsid w:val="005542C2"/>
    <w:rsid w:val="005544C4"/>
    <w:rsid w:val="00554A01"/>
    <w:rsid w:val="00554C24"/>
    <w:rsid w:val="005550D8"/>
    <w:rsid w:val="00555459"/>
    <w:rsid w:val="00555777"/>
    <w:rsid w:val="00555A14"/>
    <w:rsid w:val="00555C65"/>
    <w:rsid w:val="00555FA5"/>
    <w:rsid w:val="005560F4"/>
    <w:rsid w:val="005562FD"/>
    <w:rsid w:val="005563EB"/>
    <w:rsid w:val="00556840"/>
    <w:rsid w:val="005569BD"/>
    <w:rsid w:val="005569F0"/>
    <w:rsid w:val="00557369"/>
    <w:rsid w:val="00557695"/>
    <w:rsid w:val="005577E7"/>
    <w:rsid w:val="00557937"/>
    <w:rsid w:val="00557D47"/>
    <w:rsid w:val="00560679"/>
    <w:rsid w:val="00560BC9"/>
    <w:rsid w:val="00560CF1"/>
    <w:rsid w:val="005616BB"/>
    <w:rsid w:val="005617AF"/>
    <w:rsid w:val="00561863"/>
    <w:rsid w:val="00561C0C"/>
    <w:rsid w:val="005620E1"/>
    <w:rsid w:val="005620E4"/>
    <w:rsid w:val="005621B2"/>
    <w:rsid w:val="00562431"/>
    <w:rsid w:val="0056248B"/>
    <w:rsid w:val="00562556"/>
    <w:rsid w:val="00562C04"/>
    <w:rsid w:val="00562C22"/>
    <w:rsid w:val="0056310B"/>
    <w:rsid w:val="00563152"/>
    <w:rsid w:val="00563153"/>
    <w:rsid w:val="005633D5"/>
    <w:rsid w:val="005636F0"/>
    <w:rsid w:val="00563819"/>
    <w:rsid w:val="00563E4B"/>
    <w:rsid w:val="00563F39"/>
    <w:rsid w:val="00563F97"/>
    <w:rsid w:val="005643FA"/>
    <w:rsid w:val="00564405"/>
    <w:rsid w:val="005646EB"/>
    <w:rsid w:val="005647A4"/>
    <w:rsid w:val="005648F5"/>
    <w:rsid w:val="00564E28"/>
    <w:rsid w:val="005653A2"/>
    <w:rsid w:val="00565A8D"/>
    <w:rsid w:val="00565BED"/>
    <w:rsid w:val="00565C65"/>
    <w:rsid w:val="00565CBA"/>
    <w:rsid w:val="00565E55"/>
    <w:rsid w:val="005662BE"/>
    <w:rsid w:val="0056646A"/>
    <w:rsid w:val="00566505"/>
    <w:rsid w:val="005665B8"/>
    <w:rsid w:val="00566BD7"/>
    <w:rsid w:val="00566C95"/>
    <w:rsid w:val="00566D81"/>
    <w:rsid w:val="00566E34"/>
    <w:rsid w:val="0056743A"/>
    <w:rsid w:val="0056765C"/>
    <w:rsid w:val="00567960"/>
    <w:rsid w:val="00567C7B"/>
    <w:rsid w:val="00567FEE"/>
    <w:rsid w:val="005701AD"/>
    <w:rsid w:val="0057026D"/>
    <w:rsid w:val="0057057B"/>
    <w:rsid w:val="00570E86"/>
    <w:rsid w:val="005715D3"/>
    <w:rsid w:val="005716A2"/>
    <w:rsid w:val="00571FF9"/>
    <w:rsid w:val="0057235E"/>
    <w:rsid w:val="005724E8"/>
    <w:rsid w:val="0057264B"/>
    <w:rsid w:val="00572701"/>
    <w:rsid w:val="0057294D"/>
    <w:rsid w:val="00572AD5"/>
    <w:rsid w:val="00572BC6"/>
    <w:rsid w:val="00572D8F"/>
    <w:rsid w:val="00572E2A"/>
    <w:rsid w:val="005733F9"/>
    <w:rsid w:val="0057355E"/>
    <w:rsid w:val="005736C0"/>
    <w:rsid w:val="005738D6"/>
    <w:rsid w:val="005739E1"/>
    <w:rsid w:val="00573AE7"/>
    <w:rsid w:val="00573CD8"/>
    <w:rsid w:val="00573FCE"/>
    <w:rsid w:val="00574656"/>
    <w:rsid w:val="0057490E"/>
    <w:rsid w:val="00574EA8"/>
    <w:rsid w:val="0057529E"/>
    <w:rsid w:val="0057553A"/>
    <w:rsid w:val="00575944"/>
    <w:rsid w:val="0057599C"/>
    <w:rsid w:val="005759ED"/>
    <w:rsid w:val="00575B4E"/>
    <w:rsid w:val="00576242"/>
    <w:rsid w:val="0057629F"/>
    <w:rsid w:val="005764CE"/>
    <w:rsid w:val="00576B03"/>
    <w:rsid w:val="00576BE1"/>
    <w:rsid w:val="00576DD3"/>
    <w:rsid w:val="00577035"/>
    <w:rsid w:val="0057747F"/>
    <w:rsid w:val="005775DD"/>
    <w:rsid w:val="00577BFF"/>
    <w:rsid w:val="00577D21"/>
    <w:rsid w:val="0058027B"/>
    <w:rsid w:val="00580480"/>
    <w:rsid w:val="005805FF"/>
    <w:rsid w:val="00580A06"/>
    <w:rsid w:val="0058116B"/>
    <w:rsid w:val="0058144E"/>
    <w:rsid w:val="00581471"/>
    <w:rsid w:val="005815F0"/>
    <w:rsid w:val="0058180A"/>
    <w:rsid w:val="00581A28"/>
    <w:rsid w:val="00581F90"/>
    <w:rsid w:val="00581FAE"/>
    <w:rsid w:val="00581FE7"/>
    <w:rsid w:val="005821C5"/>
    <w:rsid w:val="00582250"/>
    <w:rsid w:val="0058264E"/>
    <w:rsid w:val="00582BA4"/>
    <w:rsid w:val="00582CA3"/>
    <w:rsid w:val="00582CF8"/>
    <w:rsid w:val="005835F2"/>
    <w:rsid w:val="00583E2C"/>
    <w:rsid w:val="00584295"/>
    <w:rsid w:val="005842E2"/>
    <w:rsid w:val="0058455C"/>
    <w:rsid w:val="00584DF2"/>
    <w:rsid w:val="00585337"/>
    <w:rsid w:val="0058649D"/>
    <w:rsid w:val="00586AA8"/>
    <w:rsid w:val="0058701A"/>
    <w:rsid w:val="005875DC"/>
    <w:rsid w:val="00587D8D"/>
    <w:rsid w:val="00590207"/>
    <w:rsid w:val="0059027B"/>
    <w:rsid w:val="00590322"/>
    <w:rsid w:val="0059061A"/>
    <w:rsid w:val="00590ADF"/>
    <w:rsid w:val="00590FD6"/>
    <w:rsid w:val="0059114C"/>
    <w:rsid w:val="005912CF"/>
    <w:rsid w:val="005917D2"/>
    <w:rsid w:val="00591F6F"/>
    <w:rsid w:val="0059215A"/>
    <w:rsid w:val="005921A4"/>
    <w:rsid w:val="0059257B"/>
    <w:rsid w:val="00592616"/>
    <w:rsid w:val="00593013"/>
    <w:rsid w:val="005934B6"/>
    <w:rsid w:val="00593523"/>
    <w:rsid w:val="00593706"/>
    <w:rsid w:val="00593ABB"/>
    <w:rsid w:val="00593B42"/>
    <w:rsid w:val="00593D64"/>
    <w:rsid w:val="00593EC7"/>
    <w:rsid w:val="00594000"/>
    <w:rsid w:val="005941B7"/>
    <w:rsid w:val="00594962"/>
    <w:rsid w:val="005949AE"/>
    <w:rsid w:val="00595201"/>
    <w:rsid w:val="005952D8"/>
    <w:rsid w:val="005958FD"/>
    <w:rsid w:val="00595B2B"/>
    <w:rsid w:val="00595CE7"/>
    <w:rsid w:val="005961C3"/>
    <w:rsid w:val="00596271"/>
    <w:rsid w:val="0059636E"/>
    <w:rsid w:val="0059650C"/>
    <w:rsid w:val="005968AD"/>
    <w:rsid w:val="00596936"/>
    <w:rsid w:val="00596BB1"/>
    <w:rsid w:val="00596BED"/>
    <w:rsid w:val="00596EBE"/>
    <w:rsid w:val="0059705C"/>
    <w:rsid w:val="005975C7"/>
    <w:rsid w:val="00597C85"/>
    <w:rsid w:val="00597D07"/>
    <w:rsid w:val="00597E2A"/>
    <w:rsid w:val="005A0015"/>
    <w:rsid w:val="005A0312"/>
    <w:rsid w:val="005A046A"/>
    <w:rsid w:val="005A0736"/>
    <w:rsid w:val="005A0A62"/>
    <w:rsid w:val="005A0A75"/>
    <w:rsid w:val="005A0B44"/>
    <w:rsid w:val="005A0B71"/>
    <w:rsid w:val="005A0C03"/>
    <w:rsid w:val="005A107B"/>
    <w:rsid w:val="005A1386"/>
    <w:rsid w:val="005A17E4"/>
    <w:rsid w:val="005A1B3D"/>
    <w:rsid w:val="005A1B95"/>
    <w:rsid w:val="005A1F2A"/>
    <w:rsid w:val="005A21E3"/>
    <w:rsid w:val="005A259B"/>
    <w:rsid w:val="005A2CD4"/>
    <w:rsid w:val="005A2D54"/>
    <w:rsid w:val="005A2D9D"/>
    <w:rsid w:val="005A30A3"/>
    <w:rsid w:val="005A34B1"/>
    <w:rsid w:val="005A3671"/>
    <w:rsid w:val="005A3902"/>
    <w:rsid w:val="005A3916"/>
    <w:rsid w:val="005A3A33"/>
    <w:rsid w:val="005A3B03"/>
    <w:rsid w:val="005A3F2E"/>
    <w:rsid w:val="005A4197"/>
    <w:rsid w:val="005A4844"/>
    <w:rsid w:val="005A4BFF"/>
    <w:rsid w:val="005A4F75"/>
    <w:rsid w:val="005A5002"/>
    <w:rsid w:val="005A5071"/>
    <w:rsid w:val="005A56BB"/>
    <w:rsid w:val="005A5DC3"/>
    <w:rsid w:val="005A5E7F"/>
    <w:rsid w:val="005A5F96"/>
    <w:rsid w:val="005A62DA"/>
    <w:rsid w:val="005A6560"/>
    <w:rsid w:val="005A66D5"/>
    <w:rsid w:val="005A6774"/>
    <w:rsid w:val="005A68F4"/>
    <w:rsid w:val="005A6AA5"/>
    <w:rsid w:val="005A6B27"/>
    <w:rsid w:val="005A6F5B"/>
    <w:rsid w:val="005A720A"/>
    <w:rsid w:val="005A74D4"/>
    <w:rsid w:val="005A7557"/>
    <w:rsid w:val="005A763E"/>
    <w:rsid w:val="005A7C54"/>
    <w:rsid w:val="005B0272"/>
    <w:rsid w:val="005B05B6"/>
    <w:rsid w:val="005B06ED"/>
    <w:rsid w:val="005B0820"/>
    <w:rsid w:val="005B0957"/>
    <w:rsid w:val="005B0975"/>
    <w:rsid w:val="005B0A11"/>
    <w:rsid w:val="005B0A2C"/>
    <w:rsid w:val="005B0AF8"/>
    <w:rsid w:val="005B0B0C"/>
    <w:rsid w:val="005B0C13"/>
    <w:rsid w:val="005B0E86"/>
    <w:rsid w:val="005B1598"/>
    <w:rsid w:val="005B15FD"/>
    <w:rsid w:val="005B16F1"/>
    <w:rsid w:val="005B18BD"/>
    <w:rsid w:val="005B1A6B"/>
    <w:rsid w:val="005B1E69"/>
    <w:rsid w:val="005B1F3F"/>
    <w:rsid w:val="005B201B"/>
    <w:rsid w:val="005B291D"/>
    <w:rsid w:val="005B2968"/>
    <w:rsid w:val="005B29C5"/>
    <w:rsid w:val="005B2ABC"/>
    <w:rsid w:val="005B2E53"/>
    <w:rsid w:val="005B3BAD"/>
    <w:rsid w:val="005B3D27"/>
    <w:rsid w:val="005B3EB2"/>
    <w:rsid w:val="005B4076"/>
    <w:rsid w:val="005B4224"/>
    <w:rsid w:val="005B444D"/>
    <w:rsid w:val="005B44FF"/>
    <w:rsid w:val="005B45D8"/>
    <w:rsid w:val="005B4908"/>
    <w:rsid w:val="005B4A52"/>
    <w:rsid w:val="005B4BD3"/>
    <w:rsid w:val="005B4FA4"/>
    <w:rsid w:val="005B516F"/>
    <w:rsid w:val="005B5400"/>
    <w:rsid w:val="005B58CD"/>
    <w:rsid w:val="005B5A35"/>
    <w:rsid w:val="005B5E70"/>
    <w:rsid w:val="005B684B"/>
    <w:rsid w:val="005B6B99"/>
    <w:rsid w:val="005B6C9F"/>
    <w:rsid w:val="005B70E4"/>
    <w:rsid w:val="005B7245"/>
    <w:rsid w:val="005B772B"/>
    <w:rsid w:val="005B7AF5"/>
    <w:rsid w:val="005B7C46"/>
    <w:rsid w:val="005B7EF2"/>
    <w:rsid w:val="005C0160"/>
    <w:rsid w:val="005C096F"/>
    <w:rsid w:val="005C0A7E"/>
    <w:rsid w:val="005C0F59"/>
    <w:rsid w:val="005C0FED"/>
    <w:rsid w:val="005C1169"/>
    <w:rsid w:val="005C1399"/>
    <w:rsid w:val="005C141D"/>
    <w:rsid w:val="005C15D9"/>
    <w:rsid w:val="005C173D"/>
    <w:rsid w:val="005C1D86"/>
    <w:rsid w:val="005C2462"/>
    <w:rsid w:val="005C260B"/>
    <w:rsid w:val="005C2755"/>
    <w:rsid w:val="005C2802"/>
    <w:rsid w:val="005C2AEF"/>
    <w:rsid w:val="005C2EE1"/>
    <w:rsid w:val="005C2F9C"/>
    <w:rsid w:val="005C3319"/>
    <w:rsid w:val="005C3423"/>
    <w:rsid w:val="005C3675"/>
    <w:rsid w:val="005C374D"/>
    <w:rsid w:val="005C3A2F"/>
    <w:rsid w:val="005C3D45"/>
    <w:rsid w:val="005C4095"/>
    <w:rsid w:val="005C4ABC"/>
    <w:rsid w:val="005C4D46"/>
    <w:rsid w:val="005C5338"/>
    <w:rsid w:val="005C55E2"/>
    <w:rsid w:val="005C58DA"/>
    <w:rsid w:val="005C5C2F"/>
    <w:rsid w:val="005C630B"/>
    <w:rsid w:val="005C663C"/>
    <w:rsid w:val="005C6AAA"/>
    <w:rsid w:val="005C6CE8"/>
    <w:rsid w:val="005C6E9E"/>
    <w:rsid w:val="005C6E9F"/>
    <w:rsid w:val="005C74EC"/>
    <w:rsid w:val="005C7738"/>
    <w:rsid w:val="005C795C"/>
    <w:rsid w:val="005C79A6"/>
    <w:rsid w:val="005C7AA0"/>
    <w:rsid w:val="005C7D72"/>
    <w:rsid w:val="005C7DDB"/>
    <w:rsid w:val="005C7F28"/>
    <w:rsid w:val="005C7F91"/>
    <w:rsid w:val="005D0361"/>
    <w:rsid w:val="005D0469"/>
    <w:rsid w:val="005D06D8"/>
    <w:rsid w:val="005D0784"/>
    <w:rsid w:val="005D0891"/>
    <w:rsid w:val="005D098A"/>
    <w:rsid w:val="005D098F"/>
    <w:rsid w:val="005D125F"/>
    <w:rsid w:val="005D17C0"/>
    <w:rsid w:val="005D1A55"/>
    <w:rsid w:val="005D202A"/>
    <w:rsid w:val="005D2041"/>
    <w:rsid w:val="005D220B"/>
    <w:rsid w:val="005D2244"/>
    <w:rsid w:val="005D2321"/>
    <w:rsid w:val="005D255E"/>
    <w:rsid w:val="005D2577"/>
    <w:rsid w:val="005D27C3"/>
    <w:rsid w:val="005D2D03"/>
    <w:rsid w:val="005D2F13"/>
    <w:rsid w:val="005D2FD7"/>
    <w:rsid w:val="005D30C2"/>
    <w:rsid w:val="005D313E"/>
    <w:rsid w:val="005D3201"/>
    <w:rsid w:val="005D34CC"/>
    <w:rsid w:val="005D37F4"/>
    <w:rsid w:val="005D3825"/>
    <w:rsid w:val="005D3A27"/>
    <w:rsid w:val="005D3F29"/>
    <w:rsid w:val="005D4040"/>
    <w:rsid w:val="005D42BC"/>
    <w:rsid w:val="005D44A6"/>
    <w:rsid w:val="005D453C"/>
    <w:rsid w:val="005D4E45"/>
    <w:rsid w:val="005D4F19"/>
    <w:rsid w:val="005D508C"/>
    <w:rsid w:val="005D5224"/>
    <w:rsid w:val="005D522C"/>
    <w:rsid w:val="005D54C2"/>
    <w:rsid w:val="005D58C7"/>
    <w:rsid w:val="005D60DD"/>
    <w:rsid w:val="005D65CD"/>
    <w:rsid w:val="005D6851"/>
    <w:rsid w:val="005D6D1A"/>
    <w:rsid w:val="005D715C"/>
    <w:rsid w:val="005D73A0"/>
    <w:rsid w:val="005D74F7"/>
    <w:rsid w:val="005D7C08"/>
    <w:rsid w:val="005D7E8C"/>
    <w:rsid w:val="005D7F64"/>
    <w:rsid w:val="005E024E"/>
    <w:rsid w:val="005E0261"/>
    <w:rsid w:val="005E0376"/>
    <w:rsid w:val="005E0E61"/>
    <w:rsid w:val="005E0F57"/>
    <w:rsid w:val="005E1244"/>
    <w:rsid w:val="005E12CE"/>
    <w:rsid w:val="005E1A68"/>
    <w:rsid w:val="005E1B5C"/>
    <w:rsid w:val="005E1CFC"/>
    <w:rsid w:val="005E1D15"/>
    <w:rsid w:val="005E1D64"/>
    <w:rsid w:val="005E21E7"/>
    <w:rsid w:val="005E2558"/>
    <w:rsid w:val="005E30A4"/>
    <w:rsid w:val="005E357A"/>
    <w:rsid w:val="005E3A12"/>
    <w:rsid w:val="005E3A61"/>
    <w:rsid w:val="005E3E75"/>
    <w:rsid w:val="005E3EA3"/>
    <w:rsid w:val="005E44CB"/>
    <w:rsid w:val="005E4750"/>
    <w:rsid w:val="005E4DE5"/>
    <w:rsid w:val="005E4F8B"/>
    <w:rsid w:val="005E5011"/>
    <w:rsid w:val="005E51F7"/>
    <w:rsid w:val="005E5363"/>
    <w:rsid w:val="005E5368"/>
    <w:rsid w:val="005E5AC8"/>
    <w:rsid w:val="005E5B25"/>
    <w:rsid w:val="005E5C57"/>
    <w:rsid w:val="005E5D98"/>
    <w:rsid w:val="005E62D2"/>
    <w:rsid w:val="005E643B"/>
    <w:rsid w:val="005E64F7"/>
    <w:rsid w:val="005E672E"/>
    <w:rsid w:val="005E6888"/>
    <w:rsid w:val="005E6A8C"/>
    <w:rsid w:val="005E6C3C"/>
    <w:rsid w:val="005E6DE4"/>
    <w:rsid w:val="005E6FFE"/>
    <w:rsid w:val="005E7055"/>
    <w:rsid w:val="005E7359"/>
    <w:rsid w:val="005E7A75"/>
    <w:rsid w:val="005E7C0A"/>
    <w:rsid w:val="005E7EFE"/>
    <w:rsid w:val="005E7F7B"/>
    <w:rsid w:val="005F01D7"/>
    <w:rsid w:val="005F0395"/>
    <w:rsid w:val="005F1014"/>
    <w:rsid w:val="005F110B"/>
    <w:rsid w:val="005F168A"/>
    <w:rsid w:val="005F1839"/>
    <w:rsid w:val="005F1DB3"/>
    <w:rsid w:val="005F1F48"/>
    <w:rsid w:val="005F2438"/>
    <w:rsid w:val="005F3215"/>
    <w:rsid w:val="005F321B"/>
    <w:rsid w:val="005F3544"/>
    <w:rsid w:val="005F41C1"/>
    <w:rsid w:val="005F4953"/>
    <w:rsid w:val="005F49E0"/>
    <w:rsid w:val="005F4B09"/>
    <w:rsid w:val="005F54CF"/>
    <w:rsid w:val="005F552B"/>
    <w:rsid w:val="005F5789"/>
    <w:rsid w:val="005F5A2C"/>
    <w:rsid w:val="005F5CE8"/>
    <w:rsid w:val="005F5E3F"/>
    <w:rsid w:val="005F5EB2"/>
    <w:rsid w:val="005F5EBC"/>
    <w:rsid w:val="005F60CD"/>
    <w:rsid w:val="005F6189"/>
    <w:rsid w:val="005F622C"/>
    <w:rsid w:val="005F6376"/>
    <w:rsid w:val="005F650E"/>
    <w:rsid w:val="005F68A3"/>
    <w:rsid w:val="005F68DF"/>
    <w:rsid w:val="005F6BAF"/>
    <w:rsid w:val="005F6F0A"/>
    <w:rsid w:val="005F6F16"/>
    <w:rsid w:val="005F7A65"/>
    <w:rsid w:val="005F7A8F"/>
    <w:rsid w:val="006001FD"/>
    <w:rsid w:val="00600313"/>
    <w:rsid w:val="00600377"/>
    <w:rsid w:val="006008A2"/>
    <w:rsid w:val="006009CB"/>
    <w:rsid w:val="00600AEC"/>
    <w:rsid w:val="00600B01"/>
    <w:rsid w:val="00600DF4"/>
    <w:rsid w:val="00600FFD"/>
    <w:rsid w:val="0060150B"/>
    <w:rsid w:val="0060186C"/>
    <w:rsid w:val="006021E7"/>
    <w:rsid w:val="00602476"/>
    <w:rsid w:val="00602480"/>
    <w:rsid w:val="00602744"/>
    <w:rsid w:val="00602B9B"/>
    <w:rsid w:val="00602EB9"/>
    <w:rsid w:val="00602F9D"/>
    <w:rsid w:val="0060300E"/>
    <w:rsid w:val="006037BB"/>
    <w:rsid w:val="00603957"/>
    <w:rsid w:val="00603BD4"/>
    <w:rsid w:val="00603CA1"/>
    <w:rsid w:val="00603D3F"/>
    <w:rsid w:val="00603FCF"/>
    <w:rsid w:val="00604284"/>
    <w:rsid w:val="00604BEC"/>
    <w:rsid w:val="006052AA"/>
    <w:rsid w:val="006052BD"/>
    <w:rsid w:val="0060530A"/>
    <w:rsid w:val="0060543B"/>
    <w:rsid w:val="006058ED"/>
    <w:rsid w:val="00605958"/>
    <w:rsid w:val="00605AB5"/>
    <w:rsid w:val="00605BD1"/>
    <w:rsid w:val="00605C41"/>
    <w:rsid w:val="00605D97"/>
    <w:rsid w:val="00605E2F"/>
    <w:rsid w:val="006060D8"/>
    <w:rsid w:val="0060612D"/>
    <w:rsid w:val="00606205"/>
    <w:rsid w:val="00606424"/>
    <w:rsid w:val="00606CE6"/>
    <w:rsid w:val="00606E62"/>
    <w:rsid w:val="00606F71"/>
    <w:rsid w:val="00606F91"/>
    <w:rsid w:val="00607235"/>
    <w:rsid w:val="00607344"/>
    <w:rsid w:val="00607F57"/>
    <w:rsid w:val="00610CE8"/>
    <w:rsid w:val="00610E62"/>
    <w:rsid w:val="0061107D"/>
    <w:rsid w:val="00611249"/>
    <w:rsid w:val="00611359"/>
    <w:rsid w:val="00611694"/>
    <w:rsid w:val="0061170A"/>
    <w:rsid w:val="006118A2"/>
    <w:rsid w:val="00611C10"/>
    <w:rsid w:val="00611F16"/>
    <w:rsid w:val="006121D2"/>
    <w:rsid w:val="006128CE"/>
    <w:rsid w:val="00612A43"/>
    <w:rsid w:val="0061314D"/>
    <w:rsid w:val="006135B1"/>
    <w:rsid w:val="00613AB5"/>
    <w:rsid w:val="00613BCE"/>
    <w:rsid w:val="00614429"/>
    <w:rsid w:val="006144AA"/>
    <w:rsid w:val="006144E2"/>
    <w:rsid w:val="00614631"/>
    <w:rsid w:val="00614828"/>
    <w:rsid w:val="00615175"/>
    <w:rsid w:val="0061574F"/>
    <w:rsid w:val="0061593E"/>
    <w:rsid w:val="00615B62"/>
    <w:rsid w:val="006164BD"/>
    <w:rsid w:val="00616BA1"/>
    <w:rsid w:val="00616C4A"/>
    <w:rsid w:val="00616CA8"/>
    <w:rsid w:val="00616DD3"/>
    <w:rsid w:val="00616E97"/>
    <w:rsid w:val="00617420"/>
    <w:rsid w:val="0061766F"/>
    <w:rsid w:val="00617A96"/>
    <w:rsid w:val="00617DF3"/>
    <w:rsid w:val="00617F05"/>
    <w:rsid w:val="00617F8A"/>
    <w:rsid w:val="00617FDF"/>
    <w:rsid w:val="006202DE"/>
    <w:rsid w:val="0062039B"/>
    <w:rsid w:val="0062071C"/>
    <w:rsid w:val="006207AB"/>
    <w:rsid w:val="006207BA"/>
    <w:rsid w:val="00620873"/>
    <w:rsid w:val="00620AED"/>
    <w:rsid w:val="00620E9A"/>
    <w:rsid w:val="00621E4C"/>
    <w:rsid w:val="00621E57"/>
    <w:rsid w:val="006222F2"/>
    <w:rsid w:val="00622335"/>
    <w:rsid w:val="00622532"/>
    <w:rsid w:val="0062274B"/>
    <w:rsid w:val="00622A05"/>
    <w:rsid w:val="00622A99"/>
    <w:rsid w:val="00622B18"/>
    <w:rsid w:val="00622B6C"/>
    <w:rsid w:val="006237C9"/>
    <w:rsid w:val="0062396D"/>
    <w:rsid w:val="00623A0E"/>
    <w:rsid w:val="00623FCD"/>
    <w:rsid w:val="006242C4"/>
    <w:rsid w:val="00624498"/>
    <w:rsid w:val="00624532"/>
    <w:rsid w:val="00624554"/>
    <w:rsid w:val="00624588"/>
    <w:rsid w:val="00624938"/>
    <w:rsid w:val="00624D12"/>
    <w:rsid w:val="00624D69"/>
    <w:rsid w:val="006259EF"/>
    <w:rsid w:val="00625BF7"/>
    <w:rsid w:val="00625C6F"/>
    <w:rsid w:val="00625D47"/>
    <w:rsid w:val="00625F32"/>
    <w:rsid w:val="0062611F"/>
    <w:rsid w:val="006262D6"/>
    <w:rsid w:val="006262F0"/>
    <w:rsid w:val="00626560"/>
    <w:rsid w:val="00626B9E"/>
    <w:rsid w:val="00626BD9"/>
    <w:rsid w:val="00627071"/>
    <w:rsid w:val="00627425"/>
    <w:rsid w:val="00627F8D"/>
    <w:rsid w:val="00630B1F"/>
    <w:rsid w:val="00630ECB"/>
    <w:rsid w:val="006311BD"/>
    <w:rsid w:val="00631285"/>
    <w:rsid w:val="0063137F"/>
    <w:rsid w:val="006314B0"/>
    <w:rsid w:val="006315EC"/>
    <w:rsid w:val="00631623"/>
    <w:rsid w:val="0063179B"/>
    <w:rsid w:val="00631C59"/>
    <w:rsid w:val="00631D41"/>
    <w:rsid w:val="00631E89"/>
    <w:rsid w:val="00631E8F"/>
    <w:rsid w:val="006325E4"/>
    <w:rsid w:val="0063295B"/>
    <w:rsid w:val="00632B8C"/>
    <w:rsid w:val="00632DD4"/>
    <w:rsid w:val="00632F2E"/>
    <w:rsid w:val="00633048"/>
    <w:rsid w:val="0063316B"/>
    <w:rsid w:val="0063332E"/>
    <w:rsid w:val="0063365C"/>
    <w:rsid w:val="0063394F"/>
    <w:rsid w:val="00633C82"/>
    <w:rsid w:val="00633CF3"/>
    <w:rsid w:val="00633E78"/>
    <w:rsid w:val="00633F96"/>
    <w:rsid w:val="00633FFA"/>
    <w:rsid w:val="00634361"/>
    <w:rsid w:val="0063469E"/>
    <w:rsid w:val="00634795"/>
    <w:rsid w:val="0063505A"/>
    <w:rsid w:val="00635509"/>
    <w:rsid w:val="0063568C"/>
    <w:rsid w:val="00635D15"/>
    <w:rsid w:val="00635DDD"/>
    <w:rsid w:val="00635F21"/>
    <w:rsid w:val="00636436"/>
    <w:rsid w:val="00636DB4"/>
    <w:rsid w:val="00636F1B"/>
    <w:rsid w:val="00637011"/>
    <w:rsid w:val="0063752F"/>
    <w:rsid w:val="0063780B"/>
    <w:rsid w:val="00637B26"/>
    <w:rsid w:val="00637DA2"/>
    <w:rsid w:val="00637F10"/>
    <w:rsid w:val="00640010"/>
    <w:rsid w:val="006402A9"/>
    <w:rsid w:val="00640565"/>
    <w:rsid w:val="00640643"/>
    <w:rsid w:val="00640A7B"/>
    <w:rsid w:val="00640A8B"/>
    <w:rsid w:val="00640F16"/>
    <w:rsid w:val="00640F51"/>
    <w:rsid w:val="00640FAF"/>
    <w:rsid w:val="00641037"/>
    <w:rsid w:val="00641116"/>
    <w:rsid w:val="00641214"/>
    <w:rsid w:val="006417A2"/>
    <w:rsid w:val="006417FF"/>
    <w:rsid w:val="00641903"/>
    <w:rsid w:val="00641B39"/>
    <w:rsid w:val="00641E5B"/>
    <w:rsid w:val="00641F2E"/>
    <w:rsid w:val="00642074"/>
    <w:rsid w:val="00642132"/>
    <w:rsid w:val="006426C9"/>
    <w:rsid w:val="00642CC2"/>
    <w:rsid w:val="00642D6C"/>
    <w:rsid w:val="00642E14"/>
    <w:rsid w:val="0064302C"/>
    <w:rsid w:val="006432EA"/>
    <w:rsid w:val="00643742"/>
    <w:rsid w:val="006438A9"/>
    <w:rsid w:val="00643C24"/>
    <w:rsid w:val="006441CC"/>
    <w:rsid w:val="00644486"/>
    <w:rsid w:val="00644644"/>
    <w:rsid w:val="00644CC8"/>
    <w:rsid w:val="00644FB9"/>
    <w:rsid w:val="00645254"/>
    <w:rsid w:val="0064528C"/>
    <w:rsid w:val="006458F6"/>
    <w:rsid w:val="00645AB7"/>
    <w:rsid w:val="00645D9F"/>
    <w:rsid w:val="00645F4A"/>
    <w:rsid w:val="006462FB"/>
    <w:rsid w:val="0064640F"/>
    <w:rsid w:val="006468AC"/>
    <w:rsid w:val="0064690E"/>
    <w:rsid w:val="00646A40"/>
    <w:rsid w:val="00646B5F"/>
    <w:rsid w:val="00646BFC"/>
    <w:rsid w:val="00646EF4"/>
    <w:rsid w:val="0064709A"/>
    <w:rsid w:val="006472E2"/>
    <w:rsid w:val="006475D0"/>
    <w:rsid w:val="0064765C"/>
    <w:rsid w:val="006479F1"/>
    <w:rsid w:val="00647AA9"/>
    <w:rsid w:val="00647E9D"/>
    <w:rsid w:val="00647F63"/>
    <w:rsid w:val="00650072"/>
    <w:rsid w:val="00650212"/>
    <w:rsid w:val="006504F7"/>
    <w:rsid w:val="00650FDC"/>
    <w:rsid w:val="00651315"/>
    <w:rsid w:val="00651801"/>
    <w:rsid w:val="00651AE6"/>
    <w:rsid w:val="00651E2C"/>
    <w:rsid w:val="00652386"/>
    <w:rsid w:val="006524FA"/>
    <w:rsid w:val="006526FF"/>
    <w:rsid w:val="0065270F"/>
    <w:rsid w:val="0065289A"/>
    <w:rsid w:val="00652D11"/>
    <w:rsid w:val="00652E8F"/>
    <w:rsid w:val="00652E99"/>
    <w:rsid w:val="00652EDD"/>
    <w:rsid w:val="006531B2"/>
    <w:rsid w:val="00653617"/>
    <w:rsid w:val="00653788"/>
    <w:rsid w:val="00653802"/>
    <w:rsid w:val="00653825"/>
    <w:rsid w:val="00653B71"/>
    <w:rsid w:val="00653D0D"/>
    <w:rsid w:val="00654092"/>
    <w:rsid w:val="00654402"/>
    <w:rsid w:val="00654441"/>
    <w:rsid w:val="006544F7"/>
    <w:rsid w:val="00654A48"/>
    <w:rsid w:val="00655306"/>
    <w:rsid w:val="006553D2"/>
    <w:rsid w:val="00655486"/>
    <w:rsid w:val="00655527"/>
    <w:rsid w:val="00655A83"/>
    <w:rsid w:val="00655C01"/>
    <w:rsid w:val="00656730"/>
    <w:rsid w:val="00656A84"/>
    <w:rsid w:val="00656B16"/>
    <w:rsid w:val="00656E21"/>
    <w:rsid w:val="00656EAC"/>
    <w:rsid w:val="00657029"/>
    <w:rsid w:val="0065704C"/>
    <w:rsid w:val="0065731E"/>
    <w:rsid w:val="006577CF"/>
    <w:rsid w:val="00657A5F"/>
    <w:rsid w:val="006602D5"/>
    <w:rsid w:val="006603C5"/>
    <w:rsid w:val="00660FC1"/>
    <w:rsid w:val="00661E20"/>
    <w:rsid w:val="00661EA9"/>
    <w:rsid w:val="00661EC4"/>
    <w:rsid w:val="00662180"/>
    <w:rsid w:val="00662505"/>
    <w:rsid w:val="00662729"/>
    <w:rsid w:val="00662C3F"/>
    <w:rsid w:val="00662D75"/>
    <w:rsid w:val="006631E3"/>
    <w:rsid w:val="00663482"/>
    <w:rsid w:val="0066362A"/>
    <w:rsid w:val="006638D6"/>
    <w:rsid w:val="0066403E"/>
    <w:rsid w:val="006641A3"/>
    <w:rsid w:val="006643F8"/>
    <w:rsid w:val="00664EE3"/>
    <w:rsid w:val="006657FF"/>
    <w:rsid w:val="00665917"/>
    <w:rsid w:val="00665C4F"/>
    <w:rsid w:val="00665DCF"/>
    <w:rsid w:val="00665FCC"/>
    <w:rsid w:val="006660AF"/>
    <w:rsid w:val="00666631"/>
    <w:rsid w:val="006667FA"/>
    <w:rsid w:val="006669DE"/>
    <w:rsid w:val="00666C5D"/>
    <w:rsid w:val="00667248"/>
    <w:rsid w:val="006674B4"/>
    <w:rsid w:val="006674BD"/>
    <w:rsid w:val="00667789"/>
    <w:rsid w:val="0066788C"/>
    <w:rsid w:val="00670063"/>
    <w:rsid w:val="00670314"/>
    <w:rsid w:val="00670360"/>
    <w:rsid w:val="0067043F"/>
    <w:rsid w:val="00670521"/>
    <w:rsid w:val="00670682"/>
    <w:rsid w:val="00670C37"/>
    <w:rsid w:val="006712A3"/>
    <w:rsid w:val="006712DA"/>
    <w:rsid w:val="006714D7"/>
    <w:rsid w:val="00671628"/>
    <w:rsid w:val="00671945"/>
    <w:rsid w:val="00671A71"/>
    <w:rsid w:val="00671B5B"/>
    <w:rsid w:val="00671C78"/>
    <w:rsid w:val="00671F73"/>
    <w:rsid w:val="006721D4"/>
    <w:rsid w:val="00672607"/>
    <w:rsid w:val="00672630"/>
    <w:rsid w:val="006726BF"/>
    <w:rsid w:val="00673270"/>
    <w:rsid w:val="0067347B"/>
    <w:rsid w:val="006734C6"/>
    <w:rsid w:val="00673742"/>
    <w:rsid w:val="00673C1E"/>
    <w:rsid w:val="00673E5D"/>
    <w:rsid w:val="00673F09"/>
    <w:rsid w:val="00674291"/>
    <w:rsid w:val="00675A6A"/>
    <w:rsid w:val="00675BEB"/>
    <w:rsid w:val="006765B8"/>
    <w:rsid w:val="006765ED"/>
    <w:rsid w:val="006768A5"/>
    <w:rsid w:val="0067699F"/>
    <w:rsid w:val="00676C6A"/>
    <w:rsid w:val="00676D90"/>
    <w:rsid w:val="00676EDF"/>
    <w:rsid w:val="00677D2F"/>
    <w:rsid w:val="0068007E"/>
    <w:rsid w:val="00680267"/>
    <w:rsid w:val="0068027A"/>
    <w:rsid w:val="006803E9"/>
    <w:rsid w:val="006803F4"/>
    <w:rsid w:val="00680662"/>
    <w:rsid w:val="00680938"/>
    <w:rsid w:val="00680AA6"/>
    <w:rsid w:val="00680ADA"/>
    <w:rsid w:val="00680B3F"/>
    <w:rsid w:val="00680B59"/>
    <w:rsid w:val="006811A1"/>
    <w:rsid w:val="00681301"/>
    <w:rsid w:val="006815C7"/>
    <w:rsid w:val="00681D4F"/>
    <w:rsid w:val="00681D7C"/>
    <w:rsid w:val="00681E09"/>
    <w:rsid w:val="00681F22"/>
    <w:rsid w:val="00682015"/>
    <w:rsid w:val="006820B4"/>
    <w:rsid w:val="0068223D"/>
    <w:rsid w:val="00683405"/>
    <w:rsid w:val="006835E4"/>
    <w:rsid w:val="00683927"/>
    <w:rsid w:val="00683D69"/>
    <w:rsid w:val="00683F80"/>
    <w:rsid w:val="0068427D"/>
    <w:rsid w:val="00684353"/>
    <w:rsid w:val="006843AB"/>
    <w:rsid w:val="00685145"/>
    <w:rsid w:val="0068531F"/>
    <w:rsid w:val="00685364"/>
    <w:rsid w:val="006853CD"/>
    <w:rsid w:val="00685D04"/>
    <w:rsid w:val="00685E60"/>
    <w:rsid w:val="00685F4E"/>
    <w:rsid w:val="00686404"/>
    <w:rsid w:val="00686872"/>
    <w:rsid w:val="00686C1D"/>
    <w:rsid w:val="00686E9A"/>
    <w:rsid w:val="0068714A"/>
    <w:rsid w:val="006871EE"/>
    <w:rsid w:val="0068722B"/>
    <w:rsid w:val="0068733D"/>
    <w:rsid w:val="00687B5E"/>
    <w:rsid w:val="006905FD"/>
    <w:rsid w:val="0069067C"/>
    <w:rsid w:val="006907A3"/>
    <w:rsid w:val="00690D4C"/>
    <w:rsid w:val="00690E7E"/>
    <w:rsid w:val="00691719"/>
    <w:rsid w:val="006918D8"/>
    <w:rsid w:val="00691C4E"/>
    <w:rsid w:val="00691F12"/>
    <w:rsid w:val="00691F62"/>
    <w:rsid w:val="00691FB2"/>
    <w:rsid w:val="0069223A"/>
    <w:rsid w:val="00692329"/>
    <w:rsid w:val="00692393"/>
    <w:rsid w:val="006923FC"/>
    <w:rsid w:val="00692679"/>
    <w:rsid w:val="006927BA"/>
    <w:rsid w:val="00692AA7"/>
    <w:rsid w:val="00692AF1"/>
    <w:rsid w:val="00692E9F"/>
    <w:rsid w:val="00692F79"/>
    <w:rsid w:val="00692FC2"/>
    <w:rsid w:val="0069342C"/>
    <w:rsid w:val="006935DD"/>
    <w:rsid w:val="00693916"/>
    <w:rsid w:val="00693BA6"/>
    <w:rsid w:val="00693D3E"/>
    <w:rsid w:val="00693D6C"/>
    <w:rsid w:val="00693F81"/>
    <w:rsid w:val="00694160"/>
    <w:rsid w:val="0069460E"/>
    <w:rsid w:val="00694878"/>
    <w:rsid w:val="00694A42"/>
    <w:rsid w:val="00694C88"/>
    <w:rsid w:val="00694CA9"/>
    <w:rsid w:val="00694CF8"/>
    <w:rsid w:val="00694E90"/>
    <w:rsid w:val="0069505D"/>
    <w:rsid w:val="0069522D"/>
    <w:rsid w:val="006954D6"/>
    <w:rsid w:val="00695505"/>
    <w:rsid w:val="006956DB"/>
    <w:rsid w:val="00695D4C"/>
    <w:rsid w:val="00695F87"/>
    <w:rsid w:val="00696E1E"/>
    <w:rsid w:val="006972F7"/>
    <w:rsid w:val="00697625"/>
    <w:rsid w:val="0069766E"/>
    <w:rsid w:val="00697B22"/>
    <w:rsid w:val="00697BDB"/>
    <w:rsid w:val="00697D05"/>
    <w:rsid w:val="00697D65"/>
    <w:rsid w:val="00697E23"/>
    <w:rsid w:val="006A03CF"/>
    <w:rsid w:val="006A06CA"/>
    <w:rsid w:val="006A076D"/>
    <w:rsid w:val="006A0FC1"/>
    <w:rsid w:val="006A12D0"/>
    <w:rsid w:val="006A1485"/>
    <w:rsid w:val="006A169A"/>
    <w:rsid w:val="006A1736"/>
    <w:rsid w:val="006A186F"/>
    <w:rsid w:val="006A18F3"/>
    <w:rsid w:val="006A1F12"/>
    <w:rsid w:val="006A1FE6"/>
    <w:rsid w:val="006A2196"/>
    <w:rsid w:val="006A2285"/>
    <w:rsid w:val="006A2C04"/>
    <w:rsid w:val="006A2D18"/>
    <w:rsid w:val="006A2D91"/>
    <w:rsid w:val="006A2EF2"/>
    <w:rsid w:val="006A35C3"/>
    <w:rsid w:val="006A3643"/>
    <w:rsid w:val="006A44F3"/>
    <w:rsid w:val="006A451D"/>
    <w:rsid w:val="006A4735"/>
    <w:rsid w:val="006A5820"/>
    <w:rsid w:val="006A58CE"/>
    <w:rsid w:val="006A5986"/>
    <w:rsid w:val="006A5B27"/>
    <w:rsid w:val="006A5FBE"/>
    <w:rsid w:val="006A6402"/>
    <w:rsid w:val="006A65F4"/>
    <w:rsid w:val="006A69D7"/>
    <w:rsid w:val="006A6D67"/>
    <w:rsid w:val="006A6EAA"/>
    <w:rsid w:val="006A6FA5"/>
    <w:rsid w:val="006A7912"/>
    <w:rsid w:val="006A7D72"/>
    <w:rsid w:val="006A7E4D"/>
    <w:rsid w:val="006A7FD2"/>
    <w:rsid w:val="006B0192"/>
    <w:rsid w:val="006B079A"/>
    <w:rsid w:val="006B0839"/>
    <w:rsid w:val="006B0AAF"/>
    <w:rsid w:val="006B0CB0"/>
    <w:rsid w:val="006B0D1A"/>
    <w:rsid w:val="006B10C2"/>
    <w:rsid w:val="006B136F"/>
    <w:rsid w:val="006B1446"/>
    <w:rsid w:val="006B15CC"/>
    <w:rsid w:val="006B1D21"/>
    <w:rsid w:val="006B1EA0"/>
    <w:rsid w:val="006B1F6C"/>
    <w:rsid w:val="006B2802"/>
    <w:rsid w:val="006B2B6B"/>
    <w:rsid w:val="006B2FAA"/>
    <w:rsid w:val="006B3487"/>
    <w:rsid w:val="006B3716"/>
    <w:rsid w:val="006B37DC"/>
    <w:rsid w:val="006B3B43"/>
    <w:rsid w:val="006B408C"/>
    <w:rsid w:val="006B4188"/>
    <w:rsid w:val="006B4456"/>
    <w:rsid w:val="006B47A0"/>
    <w:rsid w:val="006B498D"/>
    <w:rsid w:val="006B4FD0"/>
    <w:rsid w:val="006B5363"/>
    <w:rsid w:val="006B58BC"/>
    <w:rsid w:val="006B5ABD"/>
    <w:rsid w:val="006B5E0F"/>
    <w:rsid w:val="006B5EB1"/>
    <w:rsid w:val="006B5FE5"/>
    <w:rsid w:val="006B6114"/>
    <w:rsid w:val="006B6556"/>
    <w:rsid w:val="006B6627"/>
    <w:rsid w:val="006B67CA"/>
    <w:rsid w:val="006B6DA1"/>
    <w:rsid w:val="006B714B"/>
    <w:rsid w:val="006B7179"/>
    <w:rsid w:val="006B7438"/>
    <w:rsid w:val="006B785A"/>
    <w:rsid w:val="006B7A04"/>
    <w:rsid w:val="006B7BC0"/>
    <w:rsid w:val="006C0073"/>
    <w:rsid w:val="006C008B"/>
    <w:rsid w:val="006C00F2"/>
    <w:rsid w:val="006C047F"/>
    <w:rsid w:val="006C05DA"/>
    <w:rsid w:val="006C0837"/>
    <w:rsid w:val="006C1260"/>
    <w:rsid w:val="006C13B0"/>
    <w:rsid w:val="006C1598"/>
    <w:rsid w:val="006C1629"/>
    <w:rsid w:val="006C1955"/>
    <w:rsid w:val="006C1BF0"/>
    <w:rsid w:val="006C1C9A"/>
    <w:rsid w:val="006C21F9"/>
    <w:rsid w:val="006C259D"/>
    <w:rsid w:val="006C28A8"/>
    <w:rsid w:val="006C2CA8"/>
    <w:rsid w:val="006C30BE"/>
    <w:rsid w:val="006C316A"/>
    <w:rsid w:val="006C31B1"/>
    <w:rsid w:val="006C33D2"/>
    <w:rsid w:val="006C34B2"/>
    <w:rsid w:val="006C368A"/>
    <w:rsid w:val="006C36CC"/>
    <w:rsid w:val="006C37C0"/>
    <w:rsid w:val="006C38FB"/>
    <w:rsid w:val="006C3A0C"/>
    <w:rsid w:val="006C3CDD"/>
    <w:rsid w:val="006C430A"/>
    <w:rsid w:val="006C46CE"/>
    <w:rsid w:val="006C4D61"/>
    <w:rsid w:val="006C5185"/>
    <w:rsid w:val="006C545E"/>
    <w:rsid w:val="006C583F"/>
    <w:rsid w:val="006C5C77"/>
    <w:rsid w:val="006C5DC3"/>
    <w:rsid w:val="006C6178"/>
    <w:rsid w:val="006C6435"/>
    <w:rsid w:val="006C64C5"/>
    <w:rsid w:val="006C664A"/>
    <w:rsid w:val="006C6691"/>
    <w:rsid w:val="006C6768"/>
    <w:rsid w:val="006C6848"/>
    <w:rsid w:val="006C69F4"/>
    <w:rsid w:val="006C6ABC"/>
    <w:rsid w:val="006C6B9F"/>
    <w:rsid w:val="006C6CAE"/>
    <w:rsid w:val="006D0770"/>
    <w:rsid w:val="006D0C3E"/>
    <w:rsid w:val="006D0C5E"/>
    <w:rsid w:val="006D0C71"/>
    <w:rsid w:val="006D0DCF"/>
    <w:rsid w:val="006D0F4B"/>
    <w:rsid w:val="006D118D"/>
    <w:rsid w:val="006D1D9E"/>
    <w:rsid w:val="006D2964"/>
    <w:rsid w:val="006D2C3E"/>
    <w:rsid w:val="006D3036"/>
    <w:rsid w:val="006D3207"/>
    <w:rsid w:val="006D33EB"/>
    <w:rsid w:val="006D36E7"/>
    <w:rsid w:val="006D377A"/>
    <w:rsid w:val="006D3A72"/>
    <w:rsid w:val="006D3B98"/>
    <w:rsid w:val="006D4510"/>
    <w:rsid w:val="006D477E"/>
    <w:rsid w:val="006D490B"/>
    <w:rsid w:val="006D4914"/>
    <w:rsid w:val="006D50F0"/>
    <w:rsid w:val="006D5147"/>
    <w:rsid w:val="006D515A"/>
    <w:rsid w:val="006D5394"/>
    <w:rsid w:val="006D542C"/>
    <w:rsid w:val="006D5494"/>
    <w:rsid w:val="006D5DFF"/>
    <w:rsid w:val="006D5E8C"/>
    <w:rsid w:val="006D6336"/>
    <w:rsid w:val="006D63E9"/>
    <w:rsid w:val="006D68DE"/>
    <w:rsid w:val="006D698D"/>
    <w:rsid w:val="006D6B80"/>
    <w:rsid w:val="006D6D59"/>
    <w:rsid w:val="006D6EE9"/>
    <w:rsid w:val="006D6FB4"/>
    <w:rsid w:val="006D710B"/>
    <w:rsid w:val="006D723A"/>
    <w:rsid w:val="006D7C45"/>
    <w:rsid w:val="006D7FD3"/>
    <w:rsid w:val="006E07DA"/>
    <w:rsid w:val="006E07F6"/>
    <w:rsid w:val="006E0EBB"/>
    <w:rsid w:val="006E1013"/>
    <w:rsid w:val="006E1119"/>
    <w:rsid w:val="006E1419"/>
    <w:rsid w:val="006E168B"/>
    <w:rsid w:val="006E18B6"/>
    <w:rsid w:val="006E19AA"/>
    <w:rsid w:val="006E255A"/>
    <w:rsid w:val="006E29F8"/>
    <w:rsid w:val="006E2AEF"/>
    <w:rsid w:val="006E2BC2"/>
    <w:rsid w:val="006E2F92"/>
    <w:rsid w:val="006E3218"/>
    <w:rsid w:val="006E3219"/>
    <w:rsid w:val="006E32A2"/>
    <w:rsid w:val="006E33F8"/>
    <w:rsid w:val="006E3DF3"/>
    <w:rsid w:val="006E3F61"/>
    <w:rsid w:val="006E3F87"/>
    <w:rsid w:val="006E43F3"/>
    <w:rsid w:val="006E46EE"/>
    <w:rsid w:val="006E4C50"/>
    <w:rsid w:val="006E4DBF"/>
    <w:rsid w:val="006E5167"/>
    <w:rsid w:val="006E51BF"/>
    <w:rsid w:val="006E5AFC"/>
    <w:rsid w:val="006E5C08"/>
    <w:rsid w:val="006E5DCD"/>
    <w:rsid w:val="006E5FC3"/>
    <w:rsid w:val="006E618D"/>
    <w:rsid w:val="006E6354"/>
    <w:rsid w:val="006E637B"/>
    <w:rsid w:val="006E6383"/>
    <w:rsid w:val="006E65E3"/>
    <w:rsid w:val="006E6686"/>
    <w:rsid w:val="006E678B"/>
    <w:rsid w:val="006E68E0"/>
    <w:rsid w:val="006E69E4"/>
    <w:rsid w:val="006E6BD8"/>
    <w:rsid w:val="006E744E"/>
    <w:rsid w:val="006E74E3"/>
    <w:rsid w:val="006E74F7"/>
    <w:rsid w:val="006E799C"/>
    <w:rsid w:val="006E7C25"/>
    <w:rsid w:val="006E7C97"/>
    <w:rsid w:val="006F009F"/>
    <w:rsid w:val="006F00AA"/>
    <w:rsid w:val="006F00BF"/>
    <w:rsid w:val="006F01A3"/>
    <w:rsid w:val="006F031C"/>
    <w:rsid w:val="006F05A3"/>
    <w:rsid w:val="006F0810"/>
    <w:rsid w:val="006F0B74"/>
    <w:rsid w:val="006F0E8C"/>
    <w:rsid w:val="006F117C"/>
    <w:rsid w:val="006F1301"/>
    <w:rsid w:val="006F1681"/>
    <w:rsid w:val="006F192F"/>
    <w:rsid w:val="006F2141"/>
    <w:rsid w:val="006F218C"/>
    <w:rsid w:val="006F22EA"/>
    <w:rsid w:val="006F2556"/>
    <w:rsid w:val="006F2B99"/>
    <w:rsid w:val="006F2BC4"/>
    <w:rsid w:val="006F3434"/>
    <w:rsid w:val="006F3AF8"/>
    <w:rsid w:val="006F3B93"/>
    <w:rsid w:val="006F3F75"/>
    <w:rsid w:val="006F4478"/>
    <w:rsid w:val="006F485E"/>
    <w:rsid w:val="006F48ED"/>
    <w:rsid w:val="006F4A18"/>
    <w:rsid w:val="006F4C44"/>
    <w:rsid w:val="006F5240"/>
    <w:rsid w:val="006F5EF4"/>
    <w:rsid w:val="006F6402"/>
    <w:rsid w:val="006F6783"/>
    <w:rsid w:val="006F705B"/>
    <w:rsid w:val="006F70EE"/>
    <w:rsid w:val="006F7352"/>
    <w:rsid w:val="006F75C6"/>
    <w:rsid w:val="006F7CCB"/>
    <w:rsid w:val="007002D3"/>
    <w:rsid w:val="007003B3"/>
    <w:rsid w:val="007009C7"/>
    <w:rsid w:val="00701279"/>
    <w:rsid w:val="007016D8"/>
    <w:rsid w:val="00701AB2"/>
    <w:rsid w:val="00701CCB"/>
    <w:rsid w:val="00702056"/>
    <w:rsid w:val="00702234"/>
    <w:rsid w:val="0070232D"/>
    <w:rsid w:val="0070235D"/>
    <w:rsid w:val="00702556"/>
    <w:rsid w:val="00702F28"/>
    <w:rsid w:val="0070314D"/>
    <w:rsid w:val="00703407"/>
    <w:rsid w:val="00703520"/>
    <w:rsid w:val="00703795"/>
    <w:rsid w:val="0070381B"/>
    <w:rsid w:val="0070385D"/>
    <w:rsid w:val="00703D39"/>
    <w:rsid w:val="00703EA9"/>
    <w:rsid w:val="0070439D"/>
    <w:rsid w:val="007048CF"/>
    <w:rsid w:val="0070494A"/>
    <w:rsid w:val="007049AC"/>
    <w:rsid w:val="00704B30"/>
    <w:rsid w:val="00704B8D"/>
    <w:rsid w:val="00704F9D"/>
    <w:rsid w:val="00704FB6"/>
    <w:rsid w:val="007053D8"/>
    <w:rsid w:val="00705417"/>
    <w:rsid w:val="0070579A"/>
    <w:rsid w:val="00705976"/>
    <w:rsid w:val="0070605E"/>
    <w:rsid w:val="007066CB"/>
    <w:rsid w:val="007068CD"/>
    <w:rsid w:val="007068FE"/>
    <w:rsid w:val="00706A7E"/>
    <w:rsid w:val="00707051"/>
    <w:rsid w:val="0070713F"/>
    <w:rsid w:val="00707904"/>
    <w:rsid w:val="00707B09"/>
    <w:rsid w:val="00707C9B"/>
    <w:rsid w:val="00707D24"/>
    <w:rsid w:val="00707E0C"/>
    <w:rsid w:val="00707F02"/>
    <w:rsid w:val="00710167"/>
    <w:rsid w:val="0071018C"/>
    <w:rsid w:val="007102E2"/>
    <w:rsid w:val="0071033A"/>
    <w:rsid w:val="007103A8"/>
    <w:rsid w:val="007103B2"/>
    <w:rsid w:val="00710811"/>
    <w:rsid w:val="007109B2"/>
    <w:rsid w:val="00711073"/>
    <w:rsid w:val="00711076"/>
    <w:rsid w:val="007111A7"/>
    <w:rsid w:val="0071162E"/>
    <w:rsid w:val="007116CF"/>
    <w:rsid w:val="007117E8"/>
    <w:rsid w:val="00711BD8"/>
    <w:rsid w:val="00711CA2"/>
    <w:rsid w:val="0071216F"/>
    <w:rsid w:val="007121B9"/>
    <w:rsid w:val="00712637"/>
    <w:rsid w:val="00712848"/>
    <w:rsid w:val="00712C26"/>
    <w:rsid w:val="00712C40"/>
    <w:rsid w:val="007130DB"/>
    <w:rsid w:val="00713196"/>
    <w:rsid w:val="0071320B"/>
    <w:rsid w:val="0071334C"/>
    <w:rsid w:val="00713478"/>
    <w:rsid w:val="0071352F"/>
    <w:rsid w:val="0071389D"/>
    <w:rsid w:val="00713A42"/>
    <w:rsid w:val="00713C30"/>
    <w:rsid w:val="00713D2E"/>
    <w:rsid w:val="00714314"/>
    <w:rsid w:val="00714410"/>
    <w:rsid w:val="007146FF"/>
    <w:rsid w:val="00714733"/>
    <w:rsid w:val="00714A35"/>
    <w:rsid w:val="00715667"/>
    <w:rsid w:val="00715689"/>
    <w:rsid w:val="00715988"/>
    <w:rsid w:val="00715AAF"/>
    <w:rsid w:val="00715E92"/>
    <w:rsid w:val="0071667F"/>
    <w:rsid w:val="00716753"/>
    <w:rsid w:val="00716CF1"/>
    <w:rsid w:val="00716DFC"/>
    <w:rsid w:val="00716E27"/>
    <w:rsid w:val="00717209"/>
    <w:rsid w:val="0071748E"/>
    <w:rsid w:val="007176CE"/>
    <w:rsid w:val="007176D0"/>
    <w:rsid w:val="00717786"/>
    <w:rsid w:val="00717946"/>
    <w:rsid w:val="00717981"/>
    <w:rsid w:val="00717A5F"/>
    <w:rsid w:val="00717B5A"/>
    <w:rsid w:val="00717EEA"/>
    <w:rsid w:val="007200AE"/>
    <w:rsid w:val="00720667"/>
    <w:rsid w:val="007207B5"/>
    <w:rsid w:val="007208CC"/>
    <w:rsid w:val="00720C25"/>
    <w:rsid w:val="007211F1"/>
    <w:rsid w:val="007211FC"/>
    <w:rsid w:val="00721DB1"/>
    <w:rsid w:val="00721DF9"/>
    <w:rsid w:val="00721E55"/>
    <w:rsid w:val="007223E8"/>
    <w:rsid w:val="007225AB"/>
    <w:rsid w:val="0072323F"/>
    <w:rsid w:val="00723705"/>
    <w:rsid w:val="0072399C"/>
    <w:rsid w:val="00723B66"/>
    <w:rsid w:val="00723C29"/>
    <w:rsid w:val="00723F41"/>
    <w:rsid w:val="00724371"/>
    <w:rsid w:val="0072483F"/>
    <w:rsid w:val="00724917"/>
    <w:rsid w:val="007249FC"/>
    <w:rsid w:val="00724ABF"/>
    <w:rsid w:val="00724D91"/>
    <w:rsid w:val="007250DE"/>
    <w:rsid w:val="00725812"/>
    <w:rsid w:val="00726424"/>
    <w:rsid w:val="00726566"/>
    <w:rsid w:val="007266D0"/>
    <w:rsid w:val="00726896"/>
    <w:rsid w:val="00726A08"/>
    <w:rsid w:val="00726B00"/>
    <w:rsid w:val="007270F9"/>
    <w:rsid w:val="007272BB"/>
    <w:rsid w:val="00727408"/>
    <w:rsid w:val="00727660"/>
    <w:rsid w:val="007278D7"/>
    <w:rsid w:val="00727977"/>
    <w:rsid w:val="00727B53"/>
    <w:rsid w:val="00727B58"/>
    <w:rsid w:val="00727D38"/>
    <w:rsid w:val="0073032C"/>
    <w:rsid w:val="0073043E"/>
    <w:rsid w:val="0073076F"/>
    <w:rsid w:val="00730B93"/>
    <w:rsid w:val="00730C96"/>
    <w:rsid w:val="00730D88"/>
    <w:rsid w:val="007313DE"/>
    <w:rsid w:val="007314B6"/>
    <w:rsid w:val="007314E7"/>
    <w:rsid w:val="00731ABF"/>
    <w:rsid w:val="00731CDE"/>
    <w:rsid w:val="00731D0A"/>
    <w:rsid w:val="00731DA8"/>
    <w:rsid w:val="007329EB"/>
    <w:rsid w:val="00732ABB"/>
    <w:rsid w:val="00732D27"/>
    <w:rsid w:val="007331BE"/>
    <w:rsid w:val="007333B8"/>
    <w:rsid w:val="007334F9"/>
    <w:rsid w:val="007335D2"/>
    <w:rsid w:val="00734095"/>
    <w:rsid w:val="007343C4"/>
    <w:rsid w:val="007344BE"/>
    <w:rsid w:val="007346F7"/>
    <w:rsid w:val="00734A4B"/>
    <w:rsid w:val="00734DD4"/>
    <w:rsid w:val="00734F93"/>
    <w:rsid w:val="00735067"/>
    <w:rsid w:val="0073574B"/>
    <w:rsid w:val="007358F6"/>
    <w:rsid w:val="00735955"/>
    <w:rsid w:val="007359ED"/>
    <w:rsid w:val="00735A06"/>
    <w:rsid w:val="00735CDE"/>
    <w:rsid w:val="00735DCA"/>
    <w:rsid w:val="00736070"/>
    <w:rsid w:val="00736158"/>
    <w:rsid w:val="007361F7"/>
    <w:rsid w:val="007364BA"/>
    <w:rsid w:val="007364D5"/>
    <w:rsid w:val="00736926"/>
    <w:rsid w:val="00736BBA"/>
    <w:rsid w:val="0073725A"/>
    <w:rsid w:val="007373D6"/>
    <w:rsid w:val="007374B2"/>
    <w:rsid w:val="00737A04"/>
    <w:rsid w:val="00737A2A"/>
    <w:rsid w:val="00737ABF"/>
    <w:rsid w:val="00737D3D"/>
    <w:rsid w:val="00737D94"/>
    <w:rsid w:val="00737F47"/>
    <w:rsid w:val="00740229"/>
    <w:rsid w:val="00740348"/>
    <w:rsid w:val="0074081C"/>
    <w:rsid w:val="0074083D"/>
    <w:rsid w:val="00740945"/>
    <w:rsid w:val="007409B8"/>
    <w:rsid w:val="007409D0"/>
    <w:rsid w:val="00740DAB"/>
    <w:rsid w:val="00740DCA"/>
    <w:rsid w:val="00741046"/>
    <w:rsid w:val="0074104B"/>
    <w:rsid w:val="00741323"/>
    <w:rsid w:val="0074141E"/>
    <w:rsid w:val="00741998"/>
    <w:rsid w:val="00741DE0"/>
    <w:rsid w:val="00742570"/>
    <w:rsid w:val="00742608"/>
    <w:rsid w:val="007428A3"/>
    <w:rsid w:val="0074293A"/>
    <w:rsid w:val="00742AC0"/>
    <w:rsid w:val="00742DE7"/>
    <w:rsid w:val="00743015"/>
    <w:rsid w:val="0074333B"/>
    <w:rsid w:val="007433A8"/>
    <w:rsid w:val="00743429"/>
    <w:rsid w:val="007438B9"/>
    <w:rsid w:val="00743E0C"/>
    <w:rsid w:val="00743F9C"/>
    <w:rsid w:val="0074418D"/>
    <w:rsid w:val="00744208"/>
    <w:rsid w:val="0074437A"/>
    <w:rsid w:val="00744795"/>
    <w:rsid w:val="00744B48"/>
    <w:rsid w:val="00744EBC"/>
    <w:rsid w:val="007450AD"/>
    <w:rsid w:val="0074521C"/>
    <w:rsid w:val="0074528C"/>
    <w:rsid w:val="00745457"/>
    <w:rsid w:val="00745595"/>
    <w:rsid w:val="00745780"/>
    <w:rsid w:val="00745866"/>
    <w:rsid w:val="00745FFE"/>
    <w:rsid w:val="0074608C"/>
    <w:rsid w:val="00746401"/>
    <w:rsid w:val="0074649C"/>
    <w:rsid w:val="00746578"/>
    <w:rsid w:val="0074674D"/>
    <w:rsid w:val="00746833"/>
    <w:rsid w:val="00746C94"/>
    <w:rsid w:val="00746F47"/>
    <w:rsid w:val="0074711A"/>
    <w:rsid w:val="0074736C"/>
    <w:rsid w:val="0074788D"/>
    <w:rsid w:val="00747F8E"/>
    <w:rsid w:val="0075017D"/>
    <w:rsid w:val="0075042D"/>
    <w:rsid w:val="00750736"/>
    <w:rsid w:val="00750ABE"/>
    <w:rsid w:val="00750C08"/>
    <w:rsid w:val="0075162F"/>
    <w:rsid w:val="00751726"/>
    <w:rsid w:val="00751944"/>
    <w:rsid w:val="00751F53"/>
    <w:rsid w:val="00752090"/>
    <w:rsid w:val="007523BD"/>
    <w:rsid w:val="0075255D"/>
    <w:rsid w:val="007526BF"/>
    <w:rsid w:val="00752DE2"/>
    <w:rsid w:val="00752EB7"/>
    <w:rsid w:val="007531CD"/>
    <w:rsid w:val="0075329B"/>
    <w:rsid w:val="00753567"/>
    <w:rsid w:val="007538FB"/>
    <w:rsid w:val="00753A0F"/>
    <w:rsid w:val="00753B2C"/>
    <w:rsid w:val="00753C48"/>
    <w:rsid w:val="00753F61"/>
    <w:rsid w:val="00754222"/>
    <w:rsid w:val="0075447C"/>
    <w:rsid w:val="00754631"/>
    <w:rsid w:val="00754838"/>
    <w:rsid w:val="00754E02"/>
    <w:rsid w:val="00754FE3"/>
    <w:rsid w:val="00754FEA"/>
    <w:rsid w:val="007550C9"/>
    <w:rsid w:val="00755415"/>
    <w:rsid w:val="0075589B"/>
    <w:rsid w:val="00755996"/>
    <w:rsid w:val="00755AB6"/>
    <w:rsid w:val="00755B76"/>
    <w:rsid w:val="00755B97"/>
    <w:rsid w:val="00755E11"/>
    <w:rsid w:val="00755E67"/>
    <w:rsid w:val="007562D2"/>
    <w:rsid w:val="007563FB"/>
    <w:rsid w:val="007565A4"/>
    <w:rsid w:val="0075661D"/>
    <w:rsid w:val="0075691E"/>
    <w:rsid w:val="00756B51"/>
    <w:rsid w:val="00756B53"/>
    <w:rsid w:val="00756CF9"/>
    <w:rsid w:val="00756D75"/>
    <w:rsid w:val="00757048"/>
    <w:rsid w:val="00757119"/>
    <w:rsid w:val="00757425"/>
    <w:rsid w:val="0075749B"/>
    <w:rsid w:val="0075759D"/>
    <w:rsid w:val="007576B2"/>
    <w:rsid w:val="007577B3"/>
    <w:rsid w:val="0075781D"/>
    <w:rsid w:val="007578D8"/>
    <w:rsid w:val="007579DC"/>
    <w:rsid w:val="00757C08"/>
    <w:rsid w:val="00757E98"/>
    <w:rsid w:val="0076037E"/>
    <w:rsid w:val="00760D37"/>
    <w:rsid w:val="00761002"/>
    <w:rsid w:val="007620A3"/>
    <w:rsid w:val="007628FD"/>
    <w:rsid w:val="007629B2"/>
    <w:rsid w:val="007629CD"/>
    <w:rsid w:val="00762BC6"/>
    <w:rsid w:val="00762C9B"/>
    <w:rsid w:val="00762CDA"/>
    <w:rsid w:val="00762E90"/>
    <w:rsid w:val="007631C9"/>
    <w:rsid w:val="007632A9"/>
    <w:rsid w:val="007634CB"/>
    <w:rsid w:val="0076378F"/>
    <w:rsid w:val="007639AF"/>
    <w:rsid w:val="00764250"/>
    <w:rsid w:val="00764747"/>
    <w:rsid w:val="00764B78"/>
    <w:rsid w:val="00764D35"/>
    <w:rsid w:val="00764DA6"/>
    <w:rsid w:val="00764E1F"/>
    <w:rsid w:val="00765302"/>
    <w:rsid w:val="007655F3"/>
    <w:rsid w:val="0076566C"/>
    <w:rsid w:val="007659B6"/>
    <w:rsid w:val="00765A59"/>
    <w:rsid w:val="00765AF8"/>
    <w:rsid w:val="00765CE4"/>
    <w:rsid w:val="00765E3E"/>
    <w:rsid w:val="00765E8E"/>
    <w:rsid w:val="00765EF1"/>
    <w:rsid w:val="007660DB"/>
    <w:rsid w:val="007662EB"/>
    <w:rsid w:val="007662FF"/>
    <w:rsid w:val="00766658"/>
    <w:rsid w:val="0076669C"/>
    <w:rsid w:val="00766740"/>
    <w:rsid w:val="007667B8"/>
    <w:rsid w:val="00766B13"/>
    <w:rsid w:val="00766D08"/>
    <w:rsid w:val="007671F6"/>
    <w:rsid w:val="00767211"/>
    <w:rsid w:val="00767295"/>
    <w:rsid w:val="007673BC"/>
    <w:rsid w:val="007679D2"/>
    <w:rsid w:val="00767BF9"/>
    <w:rsid w:val="00767E17"/>
    <w:rsid w:val="00767EFA"/>
    <w:rsid w:val="007702CC"/>
    <w:rsid w:val="007708A0"/>
    <w:rsid w:val="0077093D"/>
    <w:rsid w:val="00770976"/>
    <w:rsid w:val="00770C74"/>
    <w:rsid w:val="00770FCF"/>
    <w:rsid w:val="0077127A"/>
    <w:rsid w:val="007714A0"/>
    <w:rsid w:val="007714CC"/>
    <w:rsid w:val="007714F6"/>
    <w:rsid w:val="00771716"/>
    <w:rsid w:val="0077180A"/>
    <w:rsid w:val="007718E8"/>
    <w:rsid w:val="00771997"/>
    <w:rsid w:val="00771E17"/>
    <w:rsid w:val="00772187"/>
    <w:rsid w:val="00772348"/>
    <w:rsid w:val="007725A8"/>
    <w:rsid w:val="00772BD4"/>
    <w:rsid w:val="00772EAF"/>
    <w:rsid w:val="00772F62"/>
    <w:rsid w:val="007730A6"/>
    <w:rsid w:val="00773B34"/>
    <w:rsid w:val="00774096"/>
    <w:rsid w:val="007740AA"/>
    <w:rsid w:val="007740FB"/>
    <w:rsid w:val="00774485"/>
    <w:rsid w:val="00774486"/>
    <w:rsid w:val="0077457B"/>
    <w:rsid w:val="00774850"/>
    <w:rsid w:val="00774C4C"/>
    <w:rsid w:val="00774E32"/>
    <w:rsid w:val="00775810"/>
    <w:rsid w:val="00775844"/>
    <w:rsid w:val="00775B6B"/>
    <w:rsid w:val="00775B79"/>
    <w:rsid w:val="00775D81"/>
    <w:rsid w:val="00776301"/>
    <w:rsid w:val="00776754"/>
    <w:rsid w:val="00776855"/>
    <w:rsid w:val="00776EE5"/>
    <w:rsid w:val="00777618"/>
    <w:rsid w:val="00777C77"/>
    <w:rsid w:val="00777F1B"/>
    <w:rsid w:val="007803D4"/>
    <w:rsid w:val="00780BA1"/>
    <w:rsid w:val="00780F5D"/>
    <w:rsid w:val="00781161"/>
    <w:rsid w:val="0078139E"/>
    <w:rsid w:val="0078182C"/>
    <w:rsid w:val="00781923"/>
    <w:rsid w:val="007819F3"/>
    <w:rsid w:val="00781B49"/>
    <w:rsid w:val="00782211"/>
    <w:rsid w:val="007823B2"/>
    <w:rsid w:val="0078263B"/>
    <w:rsid w:val="007828CF"/>
    <w:rsid w:val="00782B0F"/>
    <w:rsid w:val="00782BE1"/>
    <w:rsid w:val="00782C9F"/>
    <w:rsid w:val="00782F48"/>
    <w:rsid w:val="00783300"/>
    <w:rsid w:val="007833A6"/>
    <w:rsid w:val="0078387B"/>
    <w:rsid w:val="00783B85"/>
    <w:rsid w:val="00783F3E"/>
    <w:rsid w:val="007840ED"/>
    <w:rsid w:val="007841DF"/>
    <w:rsid w:val="007842A3"/>
    <w:rsid w:val="00784E39"/>
    <w:rsid w:val="007853DC"/>
    <w:rsid w:val="00785462"/>
    <w:rsid w:val="007855F3"/>
    <w:rsid w:val="00785AC2"/>
    <w:rsid w:val="00785D11"/>
    <w:rsid w:val="00786376"/>
    <w:rsid w:val="007864FF"/>
    <w:rsid w:val="00786567"/>
    <w:rsid w:val="007867A6"/>
    <w:rsid w:val="00786840"/>
    <w:rsid w:val="00786952"/>
    <w:rsid w:val="007869B3"/>
    <w:rsid w:val="00786B50"/>
    <w:rsid w:val="00787175"/>
    <w:rsid w:val="0078732C"/>
    <w:rsid w:val="007873D3"/>
    <w:rsid w:val="007874F1"/>
    <w:rsid w:val="007878E5"/>
    <w:rsid w:val="00787DB1"/>
    <w:rsid w:val="0079046A"/>
    <w:rsid w:val="00790752"/>
    <w:rsid w:val="00790B36"/>
    <w:rsid w:val="00790C7E"/>
    <w:rsid w:val="00790CEF"/>
    <w:rsid w:val="00791195"/>
    <w:rsid w:val="0079139D"/>
    <w:rsid w:val="0079181A"/>
    <w:rsid w:val="00791B6A"/>
    <w:rsid w:val="00792039"/>
    <w:rsid w:val="00792117"/>
    <w:rsid w:val="00792502"/>
    <w:rsid w:val="00792BD1"/>
    <w:rsid w:val="00792CC3"/>
    <w:rsid w:val="00792F8D"/>
    <w:rsid w:val="007938C3"/>
    <w:rsid w:val="007939B1"/>
    <w:rsid w:val="00793CD3"/>
    <w:rsid w:val="00793EB5"/>
    <w:rsid w:val="00794014"/>
    <w:rsid w:val="0079417E"/>
    <w:rsid w:val="007947D4"/>
    <w:rsid w:val="00794C92"/>
    <w:rsid w:val="007950BF"/>
    <w:rsid w:val="007955F9"/>
    <w:rsid w:val="007956DD"/>
    <w:rsid w:val="007957BA"/>
    <w:rsid w:val="00795946"/>
    <w:rsid w:val="00796E4B"/>
    <w:rsid w:val="007972C6"/>
    <w:rsid w:val="007973C1"/>
    <w:rsid w:val="0079741E"/>
    <w:rsid w:val="007974D5"/>
    <w:rsid w:val="0079762E"/>
    <w:rsid w:val="00797F87"/>
    <w:rsid w:val="007A035C"/>
    <w:rsid w:val="007A067D"/>
    <w:rsid w:val="007A09F0"/>
    <w:rsid w:val="007A1417"/>
    <w:rsid w:val="007A15D1"/>
    <w:rsid w:val="007A18E4"/>
    <w:rsid w:val="007A1905"/>
    <w:rsid w:val="007A1920"/>
    <w:rsid w:val="007A1B9E"/>
    <w:rsid w:val="007A1FD9"/>
    <w:rsid w:val="007A2429"/>
    <w:rsid w:val="007A24B8"/>
    <w:rsid w:val="007A25E3"/>
    <w:rsid w:val="007A2667"/>
    <w:rsid w:val="007A2A3D"/>
    <w:rsid w:val="007A2EF8"/>
    <w:rsid w:val="007A344A"/>
    <w:rsid w:val="007A3688"/>
    <w:rsid w:val="007A38FF"/>
    <w:rsid w:val="007A3960"/>
    <w:rsid w:val="007A40E8"/>
    <w:rsid w:val="007A43CA"/>
    <w:rsid w:val="007A45CA"/>
    <w:rsid w:val="007A46D3"/>
    <w:rsid w:val="007A487A"/>
    <w:rsid w:val="007A51FD"/>
    <w:rsid w:val="007A5289"/>
    <w:rsid w:val="007A5724"/>
    <w:rsid w:val="007A5766"/>
    <w:rsid w:val="007A599D"/>
    <w:rsid w:val="007A5F19"/>
    <w:rsid w:val="007A638B"/>
    <w:rsid w:val="007A6571"/>
    <w:rsid w:val="007A67AD"/>
    <w:rsid w:val="007A68CE"/>
    <w:rsid w:val="007A6DB0"/>
    <w:rsid w:val="007A6E19"/>
    <w:rsid w:val="007A6F84"/>
    <w:rsid w:val="007A7189"/>
    <w:rsid w:val="007A7900"/>
    <w:rsid w:val="007A7B14"/>
    <w:rsid w:val="007A7E01"/>
    <w:rsid w:val="007B00C4"/>
    <w:rsid w:val="007B05BD"/>
    <w:rsid w:val="007B0681"/>
    <w:rsid w:val="007B0A40"/>
    <w:rsid w:val="007B0DBD"/>
    <w:rsid w:val="007B0E70"/>
    <w:rsid w:val="007B11B5"/>
    <w:rsid w:val="007B1A1E"/>
    <w:rsid w:val="007B1AE6"/>
    <w:rsid w:val="007B1B81"/>
    <w:rsid w:val="007B2616"/>
    <w:rsid w:val="007B2998"/>
    <w:rsid w:val="007B3286"/>
    <w:rsid w:val="007B3541"/>
    <w:rsid w:val="007B37EB"/>
    <w:rsid w:val="007B38C6"/>
    <w:rsid w:val="007B421A"/>
    <w:rsid w:val="007B445C"/>
    <w:rsid w:val="007B46AF"/>
    <w:rsid w:val="007B4B86"/>
    <w:rsid w:val="007B5368"/>
    <w:rsid w:val="007B5B8D"/>
    <w:rsid w:val="007B5F1D"/>
    <w:rsid w:val="007B5FAD"/>
    <w:rsid w:val="007B61D6"/>
    <w:rsid w:val="007B6887"/>
    <w:rsid w:val="007B6AFF"/>
    <w:rsid w:val="007B71AA"/>
    <w:rsid w:val="007B74FD"/>
    <w:rsid w:val="007B7651"/>
    <w:rsid w:val="007B768A"/>
    <w:rsid w:val="007B79D4"/>
    <w:rsid w:val="007B7A71"/>
    <w:rsid w:val="007C0237"/>
    <w:rsid w:val="007C029D"/>
    <w:rsid w:val="007C0483"/>
    <w:rsid w:val="007C0867"/>
    <w:rsid w:val="007C0B9F"/>
    <w:rsid w:val="007C0DBB"/>
    <w:rsid w:val="007C1B50"/>
    <w:rsid w:val="007C2358"/>
    <w:rsid w:val="007C2735"/>
    <w:rsid w:val="007C28BA"/>
    <w:rsid w:val="007C2B61"/>
    <w:rsid w:val="007C2F56"/>
    <w:rsid w:val="007C3286"/>
    <w:rsid w:val="007C32FC"/>
    <w:rsid w:val="007C3338"/>
    <w:rsid w:val="007C3370"/>
    <w:rsid w:val="007C3806"/>
    <w:rsid w:val="007C38AC"/>
    <w:rsid w:val="007C3A67"/>
    <w:rsid w:val="007C3E5A"/>
    <w:rsid w:val="007C3F5F"/>
    <w:rsid w:val="007C41DF"/>
    <w:rsid w:val="007C421F"/>
    <w:rsid w:val="007C46BD"/>
    <w:rsid w:val="007C486C"/>
    <w:rsid w:val="007C4CA1"/>
    <w:rsid w:val="007C4DFE"/>
    <w:rsid w:val="007C4F81"/>
    <w:rsid w:val="007C525B"/>
    <w:rsid w:val="007C5481"/>
    <w:rsid w:val="007C55A6"/>
    <w:rsid w:val="007C56CE"/>
    <w:rsid w:val="007C5A49"/>
    <w:rsid w:val="007C60A4"/>
    <w:rsid w:val="007C60AB"/>
    <w:rsid w:val="007C6271"/>
    <w:rsid w:val="007C6427"/>
    <w:rsid w:val="007C6544"/>
    <w:rsid w:val="007C68F4"/>
    <w:rsid w:val="007C6921"/>
    <w:rsid w:val="007C6A62"/>
    <w:rsid w:val="007C6F69"/>
    <w:rsid w:val="007C6FF0"/>
    <w:rsid w:val="007C7143"/>
    <w:rsid w:val="007C722A"/>
    <w:rsid w:val="007C75A1"/>
    <w:rsid w:val="007C7A95"/>
    <w:rsid w:val="007C7C1D"/>
    <w:rsid w:val="007C7C37"/>
    <w:rsid w:val="007C7C64"/>
    <w:rsid w:val="007C7D2A"/>
    <w:rsid w:val="007C7E0A"/>
    <w:rsid w:val="007C7E5C"/>
    <w:rsid w:val="007D007A"/>
    <w:rsid w:val="007D01DA"/>
    <w:rsid w:val="007D0275"/>
    <w:rsid w:val="007D03EC"/>
    <w:rsid w:val="007D0840"/>
    <w:rsid w:val="007D0C35"/>
    <w:rsid w:val="007D0C4D"/>
    <w:rsid w:val="007D0C76"/>
    <w:rsid w:val="007D113F"/>
    <w:rsid w:val="007D1689"/>
    <w:rsid w:val="007D1A67"/>
    <w:rsid w:val="007D1D4F"/>
    <w:rsid w:val="007D221F"/>
    <w:rsid w:val="007D244C"/>
    <w:rsid w:val="007D249E"/>
    <w:rsid w:val="007D24F4"/>
    <w:rsid w:val="007D2862"/>
    <w:rsid w:val="007D31EF"/>
    <w:rsid w:val="007D33E4"/>
    <w:rsid w:val="007D3A5F"/>
    <w:rsid w:val="007D3B5F"/>
    <w:rsid w:val="007D3C08"/>
    <w:rsid w:val="007D4243"/>
    <w:rsid w:val="007D4255"/>
    <w:rsid w:val="007D438D"/>
    <w:rsid w:val="007D4724"/>
    <w:rsid w:val="007D4AC4"/>
    <w:rsid w:val="007D52F2"/>
    <w:rsid w:val="007D5A30"/>
    <w:rsid w:val="007D5DCD"/>
    <w:rsid w:val="007D6060"/>
    <w:rsid w:val="007D61D8"/>
    <w:rsid w:val="007D6935"/>
    <w:rsid w:val="007D6AFE"/>
    <w:rsid w:val="007D6C17"/>
    <w:rsid w:val="007D6FCC"/>
    <w:rsid w:val="007D717B"/>
    <w:rsid w:val="007D7875"/>
    <w:rsid w:val="007D790B"/>
    <w:rsid w:val="007D79A6"/>
    <w:rsid w:val="007D7BCA"/>
    <w:rsid w:val="007D7DD7"/>
    <w:rsid w:val="007D7F03"/>
    <w:rsid w:val="007E03A3"/>
    <w:rsid w:val="007E0730"/>
    <w:rsid w:val="007E076D"/>
    <w:rsid w:val="007E083D"/>
    <w:rsid w:val="007E0919"/>
    <w:rsid w:val="007E0931"/>
    <w:rsid w:val="007E0BAE"/>
    <w:rsid w:val="007E1060"/>
    <w:rsid w:val="007E1226"/>
    <w:rsid w:val="007E1483"/>
    <w:rsid w:val="007E149E"/>
    <w:rsid w:val="007E164B"/>
    <w:rsid w:val="007E197A"/>
    <w:rsid w:val="007E1981"/>
    <w:rsid w:val="007E21B2"/>
    <w:rsid w:val="007E2217"/>
    <w:rsid w:val="007E24FE"/>
    <w:rsid w:val="007E2827"/>
    <w:rsid w:val="007E29E3"/>
    <w:rsid w:val="007E2CF3"/>
    <w:rsid w:val="007E35BD"/>
    <w:rsid w:val="007E3839"/>
    <w:rsid w:val="007E399A"/>
    <w:rsid w:val="007E3A21"/>
    <w:rsid w:val="007E4214"/>
    <w:rsid w:val="007E45EB"/>
    <w:rsid w:val="007E5257"/>
    <w:rsid w:val="007E583E"/>
    <w:rsid w:val="007E590B"/>
    <w:rsid w:val="007E5B22"/>
    <w:rsid w:val="007E5C98"/>
    <w:rsid w:val="007E5F3A"/>
    <w:rsid w:val="007E61EF"/>
    <w:rsid w:val="007E6F43"/>
    <w:rsid w:val="007E704F"/>
    <w:rsid w:val="007E742E"/>
    <w:rsid w:val="007E7604"/>
    <w:rsid w:val="007E784C"/>
    <w:rsid w:val="007E7B30"/>
    <w:rsid w:val="007F00FC"/>
    <w:rsid w:val="007F016E"/>
    <w:rsid w:val="007F01EB"/>
    <w:rsid w:val="007F0617"/>
    <w:rsid w:val="007F09B6"/>
    <w:rsid w:val="007F0F49"/>
    <w:rsid w:val="007F1073"/>
    <w:rsid w:val="007F13D5"/>
    <w:rsid w:val="007F1828"/>
    <w:rsid w:val="007F18C9"/>
    <w:rsid w:val="007F192E"/>
    <w:rsid w:val="007F1B3E"/>
    <w:rsid w:val="007F1C58"/>
    <w:rsid w:val="007F2178"/>
    <w:rsid w:val="007F21C3"/>
    <w:rsid w:val="007F2582"/>
    <w:rsid w:val="007F25F1"/>
    <w:rsid w:val="007F2692"/>
    <w:rsid w:val="007F2768"/>
    <w:rsid w:val="007F2DA4"/>
    <w:rsid w:val="007F2DBF"/>
    <w:rsid w:val="007F2DE1"/>
    <w:rsid w:val="007F3343"/>
    <w:rsid w:val="007F334B"/>
    <w:rsid w:val="007F36C0"/>
    <w:rsid w:val="007F39A0"/>
    <w:rsid w:val="007F3C49"/>
    <w:rsid w:val="007F3EC4"/>
    <w:rsid w:val="007F3EF1"/>
    <w:rsid w:val="007F42B4"/>
    <w:rsid w:val="007F4399"/>
    <w:rsid w:val="007F4512"/>
    <w:rsid w:val="007F459D"/>
    <w:rsid w:val="007F4659"/>
    <w:rsid w:val="007F469A"/>
    <w:rsid w:val="007F4ADF"/>
    <w:rsid w:val="007F4BB1"/>
    <w:rsid w:val="007F4E8E"/>
    <w:rsid w:val="007F4E8F"/>
    <w:rsid w:val="007F50A1"/>
    <w:rsid w:val="007F5524"/>
    <w:rsid w:val="007F5547"/>
    <w:rsid w:val="007F5A7A"/>
    <w:rsid w:val="007F5E56"/>
    <w:rsid w:val="007F6209"/>
    <w:rsid w:val="007F633F"/>
    <w:rsid w:val="007F6348"/>
    <w:rsid w:val="007F654F"/>
    <w:rsid w:val="007F6790"/>
    <w:rsid w:val="007F6A27"/>
    <w:rsid w:val="007F6C93"/>
    <w:rsid w:val="007F6D2D"/>
    <w:rsid w:val="007F6F8B"/>
    <w:rsid w:val="007F73E6"/>
    <w:rsid w:val="007F750A"/>
    <w:rsid w:val="007F7D4D"/>
    <w:rsid w:val="008000EC"/>
    <w:rsid w:val="00800129"/>
    <w:rsid w:val="0080026F"/>
    <w:rsid w:val="0080032E"/>
    <w:rsid w:val="008004DB"/>
    <w:rsid w:val="00800852"/>
    <w:rsid w:val="00800C61"/>
    <w:rsid w:val="008010C5"/>
    <w:rsid w:val="008011EA"/>
    <w:rsid w:val="00801607"/>
    <w:rsid w:val="0080173B"/>
    <w:rsid w:val="00801DE7"/>
    <w:rsid w:val="00801E76"/>
    <w:rsid w:val="00802416"/>
    <w:rsid w:val="00802737"/>
    <w:rsid w:val="0080288A"/>
    <w:rsid w:val="00802A30"/>
    <w:rsid w:val="00802B3A"/>
    <w:rsid w:val="00802CB5"/>
    <w:rsid w:val="00802E96"/>
    <w:rsid w:val="008034AF"/>
    <w:rsid w:val="00803AE9"/>
    <w:rsid w:val="00803BC7"/>
    <w:rsid w:val="00803C15"/>
    <w:rsid w:val="00803F73"/>
    <w:rsid w:val="00804096"/>
    <w:rsid w:val="008046BE"/>
    <w:rsid w:val="00804AFC"/>
    <w:rsid w:val="00804CC2"/>
    <w:rsid w:val="00804E9B"/>
    <w:rsid w:val="00804EBD"/>
    <w:rsid w:val="00805112"/>
    <w:rsid w:val="008059C9"/>
    <w:rsid w:val="00805AE0"/>
    <w:rsid w:val="00805C78"/>
    <w:rsid w:val="00805D4F"/>
    <w:rsid w:val="00805F4C"/>
    <w:rsid w:val="00806409"/>
    <w:rsid w:val="00806593"/>
    <w:rsid w:val="008065E9"/>
    <w:rsid w:val="00806EA3"/>
    <w:rsid w:val="00806F10"/>
    <w:rsid w:val="00807434"/>
    <w:rsid w:val="008077BA"/>
    <w:rsid w:val="00807C45"/>
    <w:rsid w:val="00807CF8"/>
    <w:rsid w:val="00807F0A"/>
    <w:rsid w:val="00807F22"/>
    <w:rsid w:val="00810129"/>
    <w:rsid w:val="008101F4"/>
    <w:rsid w:val="00810278"/>
    <w:rsid w:val="00810BC6"/>
    <w:rsid w:val="00810DB0"/>
    <w:rsid w:val="00810E10"/>
    <w:rsid w:val="0081126C"/>
    <w:rsid w:val="00811279"/>
    <w:rsid w:val="0081174C"/>
    <w:rsid w:val="00811A53"/>
    <w:rsid w:val="00811A85"/>
    <w:rsid w:val="00811ADD"/>
    <w:rsid w:val="00811CDC"/>
    <w:rsid w:val="008127AB"/>
    <w:rsid w:val="00812949"/>
    <w:rsid w:val="00812A29"/>
    <w:rsid w:val="008134D0"/>
    <w:rsid w:val="00813972"/>
    <w:rsid w:val="00814351"/>
    <w:rsid w:val="00814539"/>
    <w:rsid w:val="00814756"/>
    <w:rsid w:val="00814935"/>
    <w:rsid w:val="00814D03"/>
    <w:rsid w:val="008151AE"/>
    <w:rsid w:val="00815260"/>
    <w:rsid w:val="0081557C"/>
    <w:rsid w:val="00815E11"/>
    <w:rsid w:val="00816288"/>
    <w:rsid w:val="00816295"/>
    <w:rsid w:val="00816678"/>
    <w:rsid w:val="008166DF"/>
    <w:rsid w:val="00816933"/>
    <w:rsid w:val="008169FF"/>
    <w:rsid w:val="008172DE"/>
    <w:rsid w:val="008175FF"/>
    <w:rsid w:val="008176C7"/>
    <w:rsid w:val="00817BA7"/>
    <w:rsid w:val="00817E27"/>
    <w:rsid w:val="00817EF3"/>
    <w:rsid w:val="00817FC5"/>
    <w:rsid w:val="0082009F"/>
    <w:rsid w:val="008203C4"/>
    <w:rsid w:val="00820464"/>
    <w:rsid w:val="00820AE5"/>
    <w:rsid w:val="00820BB2"/>
    <w:rsid w:val="00821290"/>
    <w:rsid w:val="008212FD"/>
    <w:rsid w:val="0082140B"/>
    <w:rsid w:val="008218E5"/>
    <w:rsid w:val="00821BD1"/>
    <w:rsid w:val="00821C2C"/>
    <w:rsid w:val="00821DEE"/>
    <w:rsid w:val="00821E0A"/>
    <w:rsid w:val="00821FA9"/>
    <w:rsid w:val="00822112"/>
    <w:rsid w:val="00822398"/>
    <w:rsid w:val="008226E0"/>
    <w:rsid w:val="00822861"/>
    <w:rsid w:val="008228D9"/>
    <w:rsid w:val="00822B4D"/>
    <w:rsid w:val="00822C33"/>
    <w:rsid w:val="00823CE9"/>
    <w:rsid w:val="00823EC5"/>
    <w:rsid w:val="008241B6"/>
    <w:rsid w:val="008251B7"/>
    <w:rsid w:val="008253BE"/>
    <w:rsid w:val="00825883"/>
    <w:rsid w:val="00825B9B"/>
    <w:rsid w:val="00825D86"/>
    <w:rsid w:val="00826008"/>
    <w:rsid w:val="008261CE"/>
    <w:rsid w:val="0082659B"/>
    <w:rsid w:val="00826666"/>
    <w:rsid w:val="008266E3"/>
    <w:rsid w:val="00826877"/>
    <w:rsid w:val="008269EC"/>
    <w:rsid w:val="008269F5"/>
    <w:rsid w:val="00826C3F"/>
    <w:rsid w:val="00826DA1"/>
    <w:rsid w:val="00827249"/>
    <w:rsid w:val="00827361"/>
    <w:rsid w:val="00827449"/>
    <w:rsid w:val="00827516"/>
    <w:rsid w:val="00827D9A"/>
    <w:rsid w:val="00827E96"/>
    <w:rsid w:val="0083006D"/>
    <w:rsid w:val="008301B8"/>
    <w:rsid w:val="0083033D"/>
    <w:rsid w:val="00830453"/>
    <w:rsid w:val="00830B24"/>
    <w:rsid w:val="00830E2E"/>
    <w:rsid w:val="00830EF8"/>
    <w:rsid w:val="008315C1"/>
    <w:rsid w:val="00831BC7"/>
    <w:rsid w:val="00831E1D"/>
    <w:rsid w:val="00831EEB"/>
    <w:rsid w:val="00832159"/>
    <w:rsid w:val="00832246"/>
    <w:rsid w:val="008323E2"/>
    <w:rsid w:val="0083247F"/>
    <w:rsid w:val="00832620"/>
    <w:rsid w:val="008327D0"/>
    <w:rsid w:val="008331E9"/>
    <w:rsid w:val="0083333B"/>
    <w:rsid w:val="00833FB4"/>
    <w:rsid w:val="008345DB"/>
    <w:rsid w:val="00834609"/>
    <w:rsid w:val="008347FA"/>
    <w:rsid w:val="00834949"/>
    <w:rsid w:val="008349AD"/>
    <w:rsid w:val="00834A7D"/>
    <w:rsid w:val="00835578"/>
    <w:rsid w:val="0083564F"/>
    <w:rsid w:val="00835983"/>
    <w:rsid w:val="00835AE6"/>
    <w:rsid w:val="00835CD8"/>
    <w:rsid w:val="00835CFE"/>
    <w:rsid w:val="00836178"/>
    <w:rsid w:val="008369CC"/>
    <w:rsid w:val="00836AED"/>
    <w:rsid w:val="00836C91"/>
    <w:rsid w:val="00836F54"/>
    <w:rsid w:val="00837180"/>
    <w:rsid w:val="00837E46"/>
    <w:rsid w:val="008406EE"/>
    <w:rsid w:val="00840890"/>
    <w:rsid w:val="00840E1C"/>
    <w:rsid w:val="008411CA"/>
    <w:rsid w:val="00841483"/>
    <w:rsid w:val="008415CE"/>
    <w:rsid w:val="00841A9A"/>
    <w:rsid w:val="00841CD7"/>
    <w:rsid w:val="008420D9"/>
    <w:rsid w:val="008421F5"/>
    <w:rsid w:val="0084230C"/>
    <w:rsid w:val="0084243D"/>
    <w:rsid w:val="0084264A"/>
    <w:rsid w:val="0084274C"/>
    <w:rsid w:val="0084280B"/>
    <w:rsid w:val="00842873"/>
    <w:rsid w:val="00842947"/>
    <w:rsid w:val="00842BD2"/>
    <w:rsid w:val="00842DCA"/>
    <w:rsid w:val="0084350D"/>
    <w:rsid w:val="008439C0"/>
    <w:rsid w:val="00843BC8"/>
    <w:rsid w:val="0084410F"/>
    <w:rsid w:val="0084438C"/>
    <w:rsid w:val="008444EC"/>
    <w:rsid w:val="00844792"/>
    <w:rsid w:val="00844881"/>
    <w:rsid w:val="00844923"/>
    <w:rsid w:val="00844D6A"/>
    <w:rsid w:val="00844E79"/>
    <w:rsid w:val="00844FEE"/>
    <w:rsid w:val="008451BD"/>
    <w:rsid w:val="008454FD"/>
    <w:rsid w:val="008456B2"/>
    <w:rsid w:val="008456EA"/>
    <w:rsid w:val="008457B9"/>
    <w:rsid w:val="00845BC9"/>
    <w:rsid w:val="00845D42"/>
    <w:rsid w:val="00845D94"/>
    <w:rsid w:val="00846263"/>
    <w:rsid w:val="00846456"/>
    <w:rsid w:val="008464F9"/>
    <w:rsid w:val="0084652A"/>
    <w:rsid w:val="008465E3"/>
    <w:rsid w:val="008466A0"/>
    <w:rsid w:val="008469BC"/>
    <w:rsid w:val="00846BB2"/>
    <w:rsid w:val="00846BF1"/>
    <w:rsid w:val="00846E7A"/>
    <w:rsid w:val="00847058"/>
    <w:rsid w:val="008470D2"/>
    <w:rsid w:val="008471DB"/>
    <w:rsid w:val="008472C2"/>
    <w:rsid w:val="008472FD"/>
    <w:rsid w:val="00847302"/>
    <w:rsid w:val="008473CA"/>
    <w:rsid w:val="008477C3"/>
    <w:rsid w:val="00850164"/>
    <w:rsid w:val="00850815"/>
    <w:rsid w:val="00850955"/>
    <w:rsid w:val="00850AE2"/>
    <w:rsid w:val="00850D91"/>
    <w:rsid w:val="00851138"/>
    <w:rsid w:val="008516D6"/>
    <w:rsid w:val="00851E1B"/>
    <w:rsid w:val="008526A9"/>
    <w:rsid w:val="008526B8"/>
    <w:rsid w:val="0085293E"/>
    <w:rsid w:val="00852976"/>
    <w:rsid w:val="00852AF1"/>
    <w:rsid w:val="00852D50"/>
    <w:rsid w:val="00852F06"/>
    <w:rsid w:val="00852F0B"/>
    <w:rsid w:val="00853552"/>
    <w:rsid w:val="00853606"/>
    <w:rsid w:val="00853BE7"/>
    <w:rsid w:val="00853C0A"/>
    <w:rsid w:val="0085401F"/>
    <w:rsid w:val="00854106"/>
    <w:rsid w:val="0085444A"/>
    <w:rsid w:val="00854925"/>
    <w:rsid w:val="00854C44"/>
    <w:rsid w:val="00854FC9"/>
    <w:rsid w:val="00855E9E"/>
    <w:rsid w:val="00856030"/>
    <w:rsid w:val="00856590"/>
    <w:rsid w:val="008568E0"/>
    <w:rsid w:val="00856EA8"/>
    <w:rsid w:val="00856ECD"/>
    <w:rsid w:val="00856EDF"/>
    <w:rsid w:val="00857342"/>
    <w:rsid w:val="00857453"/>
    <w:rsid w:val="0085767D"/>
    <w:rsid w:val="0085775C"/>
    <w:rsid w:val="00857E0C"/>
    <w:rsid w:val="00860032"/>
    <w:rsid w:val="00860489"/>
    <w:rsid w:val="00860619"/>
    <w:rsid w:val="008607A0"/>
    <w:rsid w:val="00860C55"/>
    <w:rsid w:val="00861317"/>
    <w:rsid w:val="008615C7"/>
    <w:rsid w:val="0086180E"/>
    <w:rsid w:val="008618FA"/>
    <w:rsid w:val="00862135"/>
    <w:rsid w:val="00862473"/>
    <w:rsid w:val="008625FC"/>
    <w:rsid w:val="00862809"/>
    <w:rsid w:val="008628C5"/>
    <w:rsid w:val="00862921"/>
    <w:rsid w:val="00862A80"/>
    <w:rsid w:val="00862B7C"/>
    <w:rsid w:val="00862C43"/>
    <w:rsid w:val="00862D86"/>
    <w:rsid w:val="00862DEC"/>
    <w:rsid w:val="00862FAB"/>
    <w:rsid w:val="008634C6"/>
    <w:rsid w:val="008634F6"/>
    <w:rsid w:val="00863630"/>
    <w:rsid w:val="0086363F"/>
    <w:rsid w:val="008644F2"/>
    <w:rsid w:val="00865748"/>
    <w:rsid w:val="0086599F"/>
    <w:rsid w:val="008659DC"/>
    <w:rsid w:val="00865A68"/>
    <w:rsid w:val="00865C53"/>
    <w:rsid w:val="00865E5C"/>
    <w:rsid w:val="00866018"/>
    <w:rsid w:val="008665BE"/>
    <w:rsid w:val="008669E6"/>
    <w:rsid w:val="00866B8F"/>
    <w:rsid w:val="00866C47"/>
    <w:rsid w:val="00866E98"/>
    <w:rsid w:val="00866F25"/>
    <w:rsid w:val="00866FE5"/>
    <w:rsid w:val="00867368"/>
    <w:rsid w:val="00867487"/>
    <w:rsid w:val="008675F3"/>
    <w:rsid w:val="0086776A"/>
    <w:rsid w:val="00867AFB"/>
    <w:rsid w:val="00870068"/>
    <w:rsid w:val="008701E0"/>
    <w:rsid w:val="00870547"/>
    <w:rsid w:val="0087088E"/>
    <w:rsid w:val="00870B71"/>
    <w:rsid w:val="00870EE6"/>
    <w:rsid w:val="00871379"/>
    <w:rsid w:val="0087138C"/>
    <w:rsid w:val="0087139D"/>
    <w:rsid w:val="008714D9"/>
    <w:rsid w:val="008717AD"/>
    <w:rsid w:val="00871AFF"/>
    <w:rsid w:val="00871B5A"/>
    <w:rsid w:val="00871E88"/>
    <w:rsid w:val="00872114"/>
    <w:rsid w:val="00872377"/>
    <w:rsid w:val="00872717"/>
    <w:rsid w:val="0087310F"/>
    <w:rsid w:val="008732AB"/>
    <w:rsid w:val="008732BC"/>
    <w:rsid w:val="0087370E"/>
    <w:rsid w:val="00873862"/>
    <w:rsid w:val="008738A5"/>
    <w:rsid w:val="00873A25"/>
    <w:rsid w:val="00873CB1"/>
    <w:rsid w:val="00873D0B"/>
    <w:rsid w:val="00873E64"/>
    <w:rsid w:val="008741E5"/>
    <w:rsid w:val="00874348"/>
    <w:rsid w:val="00874554"/>
    <w:rsid w:val="00874591"/>
    <w:rsid w:val="008748E6"/>
    <w:rsid w:val="00874924"/>
    <w:rsid w:val="0087492E"/>
    <w:rsid w:val="00874BAE"/>
    <w:rsid w:val="00874E8A"/>
    <w:rsid w:val="008756B2"/>
    <w:rsid w:val="008758C6"/>
    <w:rsid w:val="00875A9C"/>
    <w:rsid w:val="00875AD8"/>
    <w:rsid w:val="00875BB8"/>
    <w:rsid w:val="00875FE8"/>
    <w:rsid w:val="00875FFB"/>
    <w:rsid w:val="008762D4"/>
    <w:rsid w:val="0087665A"/>
    <w:rsid w:val="008766EE"/>
    <w:rsid w:val="0087683C"/>
    <w:rsid w:val="00876A2E"/>
    <w:rsid w:val="00876FD2"/>
    <w:rsid w:val="00877165"/>
    <w:rsid w:val="00877319"/>
    <w:rsid w:val="008773DF"/>
    <w:rsid w:val="008779B4"/>
    <w:rsid w:val="00877AF5"/>
    <w:rsid w:val="008806F9"/>
    <w:rsid w:val="00880D15"/>
    <w:rsid w:val="00881077"/>
    <w:rsid w:val="00881449"/>
    <w:rsid w:val="00881470"/>
    <w:rsid w:val="008818EF"/>
    <w:rsid w:val="00881DE4"/>
    <w:rsid w:val="00882106"/>
    <w:rsid w:val="0088215D"/>
    <w:rsid w:val="0088237B"/>
    <w:rsid w:val="00882500"/>
    <w:rsid w:val="008825C0"/>
    <w:rsid w:val="0088280E"/>
    <w:rsid w:val="00882873"/>
    <w:rsid w:val="00882BD1"/>
    <w:rsid w:val="0088308C"/>
    <w:rsid w:val="00883259"/>
    <w:rsid w:val="0088357E"/>
    <w:rsid w:val="008836BF"/>
    <w:rsid w:val="00883C62"/>
    <w:rsid w:val="00883CDD"/>
    <w:rsid w:val="00883F5C"/>
    <w:rsid w:val="0088438C"/>
    <w:rsid w:val="008846F4"/>
    <w:rsid w:val="0088492C"/>
    <w:rsid w:val="008849B8"/>
    <w:rsid w:val="0088557E"/>
    <w:rsid w:val="008856F3"/>
    <w:rsid w:val="00885839"/>
    <w:rsid w:val="00885E77"/>
    <w:rsid w:val="008860C0"/>
    <w:rsid w:val="008861AC"/>
    <w:rsid w:val="008862B4"/>
    <w:rsid w:val="00886939"/>
    <w:rsid w:val="00886989"/>
    <w:rsid w:val="00886A97"/>
    <w:rsid w:val="00886BA6"/>
    <w:rsid w:val="00886BF8"/>
    <w:rsid w:val="00887228"/>
    <w:rsid w:val="00887260"/>
    <w:rsid w:val="0088779F"/>
    <w:rsid w:val="00887AC6"/>
    <w:rsid w:val="00887CAE"/>
    <w:rsid w:val="00890152"/>
    <w:rsid w:val="00890340"/>
    <w:rsid w:val="008906CA"/>
    <w:rsid w:val="00890D4B"/>
    <w:rsid w:val="00891160"/>
    <w:rsid w:val="00891549"/>
    <w:rsid w:val="008918C4"/>
    <w:rsid w:val="00891D6B"/>
    <w:rsid w:val="00892295"/>
    <w:rsid w:val="00892313"/>
    <w:rsid w:val="008924C4"/>
    <w:rsid w:val="0089252E"/>
    <w:rsid w:val="0089290C"/>
    <w:rsid w:val="00892B35"/>
    <w:rsid w:val="00892DFD"/>
    <w:rsid w:val="00892EBF"/>
    <w:rsid w:val="008935A9"/>
    <w:rsid w:val="00893843"/>
    <w:rsid w:val="00893AAA"/>
    <w:rsid w:val="00893BDD"/>
    <w:rsid w:val="00893E78"/>
    <w:rsid w:val="008940CA"/>
    <w:rsid w:val="00894202"/>
    <w:rsid w:val="008942BC"/>
    <w:rsid w:val="0089477C"/>
    <w:rsid w:val="00894CF1"/>
    <w:rsid w:val="00894DE8"/>
    <w:rsid w:val="00894F65"/>
    <w:rsid w:val="00895271"/>
    <w:rsid w:val="00895452"/>
    <w:rsid w:val="008954B1"/>
    <w:rsid w:val="0089568F"/>
    <w:rsid w:val="0089570D"/>
    <w:rsid w:val="00895E9E"/>
    <w:rsid w:val="00895F4E"/>
    <w:rsid w:val="0089637F"/>
    <w:rsid w:val="008963C7"/>
    <w:rsid w:val="00896B82"/>
    <w:rsid w:val="0089736A"/>
    <w:rsid w:val="00897B02"/>
    <w:rsid w:val="00897C93"/>
    <w:rsid w:val="008A0127"/>
    <w:rsid w:val="008A0184"/>
    <w:rsid w:val="008A0390"/>
    <w:rsid w:val="008A0434"/>
    <w:rsid w:val="008A0535"/>
    <w:rsid w:val="008A068C"/>
    <w:rsid w:val="008A09D5"/>
    <w:rsid w:val="008A0C6E"/>
    <w:rsid w:val="008A1011"/>
    <w:rsid w:val="008A12E7"/>
    <w:rsid w:val="008A1477"/>
    <w:rsid w:val="008A172F"/>
    <w:rsid w:val="008A1858"/>
    <w:rsid w:val="008A2074"/>
    <w:rsid w:val="008A25C2"/>
    <w:rsid w:val="008A2609"/>
    <w:rsid w:val="008A29AD"/>
    <w:rsid w:val="008A2C2F"/>
    <w:rsid w:val="008A2E7E"/>
    <w:rsid w:val="008A3270"/>
    <w:rsid w:val="008A33FE"/>
    <w:rsid w:val="008A35E8"/>
    <w:rsid w:val="008A3632"/>
    <w:rsid w:val="008A3716"/>
    <w:rsid w:val="008A3FDE"/>
    <w:rsid w:val="008A41BB"/>
    <w:rsid w:val="008A43B2"/>
    <w:rsid w:val="008A464F"/>
    <w:rsid w:val="008A47E7"/>
    <w:rsid w:val="008A4956"/>
    <w:rsid w:val="008A4A7C"/>
    <w:rsid w:val="008A4EBB"/>
    <w:rsid w:val="008A53B1"/>
    <w:rsid w:val="008A5ECC"/>
    <w:rsid w:val="008A60FE"/>
    <w:rsid w:val="008A6AE2"/>
    <w:rsid w:val="008A6DA4"/>
    <w:rsid w:val="008A6DB6"/>
    <w:rsid w:val="008A7151"/>
    <w:rsid w:val="008A768E"/>
    <w:rsid w:val="008A78E9"/>
    <w:rsid w:val="008A7923"/>
    <w:rsid w:val="008A79B8"/>
    <w:rsid w:val="008A7A29"/>
    <w:rsid w:val="008B0230"/>
    <w:rsid w:val="008B09F7"/>
    <w:rsid w:val="008B0B44"/>
    <w:rsid w:val="008B0B61"/>
    <w:rsid w:val="008B0DAE"/>
    <w:rsid w:val="008B0F9B"/>
    <w:rsid w:val="008B11F5"/>
    <w:rsid w:val="008B13B5"/>
    <w:rsid w:val="008B148D"/>
    <w:rsid w:val="008B1727"/>
    <w:rsid w:val="008B18AA"/>
    <w:rsid w:val="008B1F69"/>
    <w:rsid w:val="008B24F2"/>
    <w:rsid w:val="008B266D"/>
    <w:rsid w:val="008B2AB1"/>
    <w:rsid w:val="008B2B33"/>
    <w:rsid w:val="008B2ED0"/>
    <w:rsid w:val="008B2FAE"/>
    <w:rsid w:val="008B3089"/>
    <w:rsid w:val="008B3222"/>
    <w:rsid w:val="008B328A"/>
    <w:rsid w:val="008B3910"/>
    <w:rsid w:val="008B39AE"/>
    <w:rsid w:val="008B3E45"/>
    <w:rsid w:val="008B43EB"/>
    <w:rsid w:val="008B45BA"/>
    <w:rsid w:val="008B4623"/>
    <w:rsid w:val="008B4D78"/>
    <w:rsid w:val="008B4EB9"/>
    <w:rsid w:val="008B53CF"/>
    <w:rsid w:val="008B5449"/>
    <w:rsid w:val="008B5594"/>
    <w:rsid w:val="008B56E1"/>
    <w:rsid w:val="008B5C55"/>
    <w:rsid w:val="008B60B7"/>
    <w:rsid w:val="008B60CD"/>
    <w:rsid w:val="008B6566"/>
    <w:rsid w:val="008B68CC"/>
    <w:rsid w:val="008B693C"/>
    <w:rsid w:val="008B6B53"/>
    <w:rsid w:val="008B7302"/>
    <w:rsid w:val="008B7F56"/>
    <w:rsid w:val="008C0061"/>
    <w:rsid w:val="008C00A3"/>
    <w:rsid w:val="008C0A35"/>
    <w:rsid w:val="008C0DA2"/>
    <w:rsid w:val="008C0F2C"/>
    <w:rsid w:val="008C1366"/>
    <w:rsid w:val="008C1866"/>
    <w:rsid w:val="008C1938"/>
    <w:rsid w:val="008C197C"/>
    <w:rsid w:val="008C1CE5"/>
    <w:rsid w:val="008C2192"/>
    <w:rsid w:val="008C2588"/>
    <w:rsid w:val="008C29B2"/>
    <w:rsid w:val="008C2D55"/>
    <w:rsid w:val="008C2D69"/>
    <w:rsid w:val="008C3540"/>
    <w:rsid w:val="008C37F6"/>
    <w:rsid w:val="008C3D13"/>
    <w:rsid w:val="008C3D9C"/>
    <w:rsid w:val="008C4433"/>
    <w:rsid w:val="008C4555"/>
    <w:rsid w:val="008C4713"/>
    <w:rsid w:val="008C4A4B"/>
    <w:rsid w:val="008C4FD9"/>
    <w:rsid w:val="008C52CF"/>
    <w:rsid w:val="008C554B"/>
    <w:rsid w:val="008C56EA"/>
    <w:rsid w:val="008C5719"/>
    <w:rsid w:val="008C598C"/>
    <w:rsid w:val="008C59B3"/>
    <w:rsid w:val="008C5B3B"/>
    <w:rsid w:val="008C5C06"/>
    <w:rsid w:val="008C6255"/>
    <w:rsid w:val="008C66C2"/>
    <w:rsid w:val="008C6A7E"/>
    <w:rsid w:val="008C6B37"/>
    <w:rsid w:val="008C6C96"/>
    <w:rsid w:val="008C6D2A"/>
    <w:rsid w:val="008C6EB9"/>
    <w:rsid w:val="008C7201"/>
    <w:rsid w:val="008C726E"/>
    <w:rsid w:val="008C729D"/>
    <w:rsid w:val="008C77DD"/>
    <w:rsid w:val="008C798A"/>
    <w:rsid w:val="008C7A27"/>
    <w:rsid w:val="008C7A75"/>
    <w:rsid w:val="008D070E"/>
    <w:rsid w:val="008D085B"/>
    <w:rsid w:val="008D0F8B"/>
    <w:rsid w:val="008D11CC"/>
    <w:rsid w:val="008D1205"/>
    <w:rsid w:val="008D13E3"/>
    <w:rsid w:val="008D151F"/>
    <w:rsid w:val="008D1AA4"/>
    <w:rsid w:val="008D1B4B"/>
    <w:rsid w:val="008D1D61"/>
    <w:rsid w:val="008D1F35"/>
    <w:rsid w:val="008D1FE3"/>
    <w:rsid w:val="008D2235"/>
    <w:rsid w:val="008D27DC"/>
    <w:rsid w:val="008D2AF1"/>
    <w:rsid w:val="008D2C37"/>
    <w:rsid w:val="008D2F24"/>
    <w:rsid w:val="008D3091"/>
    <w:rsid w:val="008D35DB"/>
    <w:rsid w:val="008D380B"/>
    <w:rsid w:val="008D3B01"/>
    <w:rsid w:val="008D41AD"/>
    <w:rsid w:val="008D46BA"/>
    <w:rsid w:val="008D4823"/>
    <w:rsid w:val="008D4A82"/>
    <w:rsid w:val="008D4BA7"/>
    <w:rsid w:val="008D5066"/>
    <w:rsid w:val="008D548F"/>
    <w:rsid w:val="008D5598"/>
    <w:rsid w:val="008D568C"/>
    <w:rsid w:val="008D57B9"/>
    <w:rsid w:val="008D57E3"/>
    <w:rsid w:val="008D58EA"/>
    <w:rsid w:val="008D5DF3"/>
    <w:rsid w:val="008D5F59"/>
    <w:rsid w:val="008D60F8"/>
    <w:rsid w:val="008D6353"/>
    <w:rsid w:val="008D6584"/>
    <w:rsid w:val="008D65AB"/>
    <w:rsid w:val="008D6841"/>
    <w:rsid w:val="008D689E"/>
    <w:rsid w:val="008D69AB"/>
    <w:rsid w:val="008D6A22"/>
    <w:rsid w:val="008D6AEC"/>
    <w:rsid w:val="008D6B32"/>
    <w:rsid w:val="008D6C6B"/>
    <w:rsid w:val="008D6E6F"/>
    <w:rsid w:val="008D740F"/>
    <w:rsid w:val="008D7890"/>
    <w:rsid w:val="008D7926"/>
    <w:rsid w:val="008D7CD7"/>
    <w:rsid w:val="008D7CEA"/>
    <w:rsid w:val="008E00D8"/>
    <w:rsid w:val="008E01BD"/>
    <w:rsid w:val="008E01C7"/>
    <w:rsid w:val="008E0302"/>
    <w:rsid w:val="008E0833"/>
    <w:rsid w:val="008E08C8"/>
    <w:rsid w:val="008E0CC3"/>
    <w:rsid w:val="008E0D26"/>
    <w:rsid w:val="008E1149"/>
    <w:rsid w:val="008E134B"/>
    <w:rsid w:val="008E1436"/>
    <w:rsid w:val="008E1478"/>
    <w:rsid w:val="008E1760"/>
    <w:rsid w:val="008E1896"/>
    <w:rsid w:val="008E1D50"/>
    <w:rsid w:val="008E205E"/>
    <w:rsid w:val="008E22A3"/>
    <w:rsid w:val="008E2406"/>
    <w:rsid w:val="008E34A1"/>
    <w:rsid w:val="008E39BE"/>
    <w:rsid w:val="008E3B1C"/>
    <w:rsid w:val="008E3B47"/>
    <w:rsid w:val="008E3BA5"/>
    <w:rsid w:val="008E3BF7"/>
    <w:rsid w:val="008E3DA8"/>
    <w:rsid w:val="008E3FE5"/>
    <w:rsid w:val="008E4013"/>
    <w:rsid w:val="008E406C"/>
    <w:rsid w:val="008E4851"/>
    <w:rsid w:val="008E5072"/>
    <w:rsid w:val="008E5970"/>
    <w:rsid w:val="008E59F1"/>
    <w:rsid w:val="008E5E59"/>
    <w:rsid w:val="008E61E5"/>
    <w:rsid w:val="008E62E4"/>
    <w:rsid w:val="008E636C"/>
    <w:rsid w:val="008E6416"/>
    <w:rsid w:val="008E66BE"/>
    <w:rsid w:val="008E75E6"/>
    <w:rsid w:val="008E7B61"/>
    <w:rsid w:val="008F0058"/>
    <w:rsid w:val="008F0128"/>
    <w:rsid w:val="008F0221"/>
    <w:rsid w:val="008F02C6"/>
    <w:rsid w:val="008F02D1"/>
    <w:rsid w:val="008F03A1"/>
    <w:rsid w:val="008F060C"/>
    <w:rsid w:val="008F082C"/>
    <w:rsid w:val="008F106E"/>
    <w:rsid w:val="008F1148"/>
    <w:rsid w:val="008F13CF"/>
    <w:rsid w:val="008F179A"/>
    <w:rsid w:val="008F19C8"/>
    <w:rsid w:val="008F1FF7"/>
    <w:rsid w:val="008F243B"/>
    <w:rsid w:val="008F2473"/>
    <w:rsid w:val="008F29F9"/>
    <w:rsid w:val="008F2A61"/>
    <w:rsid w:val="008F2C43"/>
    <w:rsid w:val="008F2D5D"/>
    <w:rsid w:val="008F32DD"/>
    <w:rsid w:val="008F35D3"/>
    <w:rsid w:val="008F3812"/>
    <w:rsid w:val="008F3969"/>
    <w:rsid w:val="008F3F30"/>
    <w:rsid w:val="008F4011"/>
    <w:rsid w:val="008F4F5D"/>
    <w:rsid w:val="008F54E3"/>
    <w:rsid w:val="008F5A9E"/>
    <w:rsid w:val="008F5B08"/>
    <w:rsid w:val="008F5E3A"/>
    <w:rsid w:val="008F607F"/>
    <w:rsid w:val="008F60DC"/>
    <w:rsid w:val="008F63E3"/>
    <w:rsid w:val="008F648B"/>
    <w:rsid w:val="008F64A3"/>
    <w:rsid w:val="008F65E4"/>
    <w:rsid w:val="008F6631"/>
    <w:rsid w:val="008F6642"/>
    <w:rsid w:val="008F6BF7"/>
    <w:rsid w:val="008F6DB3"/>
    <w:rsid w:val="008F70B6"/>
    <w:rsid w:val="008F729B"/>
    <w:rsid w:val="008F75A1"/>
    <w:rsid w:val="008F7AFE"/>
    <w:rsid w:val="008F7D7C"/>
    <w:rsid w:val="008F7E3E"/>
    <w:rsid w:val="009003BB"/>
    <w:rsid w:val="009005EF"/>
    <w:rsid w:val="00900CC8"/>
    <w:rsid w:val="00900EBC"/>
    <w:rsid w:val="00900FBF"/>
    <w:rsid w:val="00900FE1"/>
    <w:rsid w:val="00901532"/>
    <w:rsid w:val="0090177B"/>
    <w:rsid w:val="00902172"/>
    <w:rsid w:val="0090280C"/>
    <w:rsid w:val="0090286F"/>
    <w:rsid w:val="00902EFE"/>
    <w:rsid w:val="009039F9"/>
    <w:rsid w:val="00903F55"/>
    <w:rsid w:val="00903FDE"/>
    <w:rsid w:val="0090419B"/>
    <w:rsid w:val="0090424C"/>
    <w:rsid w:val="00904345"/>
    <w:rsid w:val="0090460E"/>
    <w:rsid w:val="0090496A"/>
    <w:rsid w:val="00904A7A"/>
    <w:rsid w:val="00904B13"/>
    <w:rsid w:val="00904B2D"/>
    <w:rsid w:val="00904B8F"/>
    <w:rsid w:val="009057CA"/>
    <w:rsid w:val="009057EE"/>
    <w:rsid w:val="00905F2B"/>
    <w:rsid w:val="00905F8C"/>
    <w:rsid w:val="009063D2"/>
    <w:rsid w:val="009067A8"/>
    <w:rsid w:val="009067B5"/>
    <w:rsid w:val="00906CE0"/>
    <w:rsid w:val="00906DE2"/>
    <w:rsid w:val="00906DFA"/>
    <w:rsid w:val="00906FA8"/>
    <w:rsid w:val="0090727A"/>
    <w:rsid w:val="00907307"/>
    <w:rsid w:val="00907913"/>
    <w:rsid w:val="00907991"/>
    <w:rsid w:val="00907BAB"/>
    <w:rsid w:val="00910547"/>
    <w:rsid w:val="009105EA"/>
    <w:rsid w:val="0091076F"/>
    <w:rsid w:val="00910820"/>
    <w:rsid w:val="0091090F"/>
    <w:rsid w:val="00910954"/>
    <w:rsid w:val="00910A42"/>
    <w:rsid w:val="00910A97"/>
    <w:rsid w:val="00910C4F"/>
    <w:rsid w:val="00910FD8"/>
    <w:rsid w:val="00911087"/>
    <w:rsid w:val="009110D5"/>
    <w:rsid w:val="009110E7"/>
    <w:rsid w:val="00911308"/>
    <w:rsid w:val="0091130C"/>
    <w:rsid w:val="00911743"/>
    <w:rsid w:val="00911A56"/>
    <w:rsid w:val="00911C23"/>
    <w:rsid w:val="00911D14"/>
    <w:rsid w:val="00911DE6"/>
    <w:rsid w:val="00911E29"/>
    <w:rsid w:val="00911E76"/>
    <w:rsid w:val="00912037"/>
    <w:rsid w:val="0091245C"/>
    <w:rsid w:val="009125A7"/>
    <w:rsid w:val="00912CA5"/>
    <w:rsid w:val="009138F4"/>
    <w:rsid w:val="00913B87"/>
    <w:rsid w:val="00913C61"/>
    <w:rsid w:val="00913EAC"/>
    <w:rsid w:val="00914104"/>
    <w:rsid w:val="009145D3"/>
    <w:rsid w:val="009148A5"/>
    <w:rsid w:val="00914A81"/>
    <w:rsid w:val="00914EFB"/>
    <w:rsid w:val="0091512B"/>
    <w:rsid w:val="00915323"/>
    <w:rsid w:val="00915BF6"/>
    <w:rsid w:val="00915EF7"/>
    <w:rsid w:val="009160C9"/>
    <w:rsid w:val="009166ED"/>
    <w:rsid w:val="00916731"/>
    <w:rsid w:val="00916C73"/>
    <w:rsid w:val="00916C81"/>
    <w:rsid w:val="00916E7E"/>
    <w:rsid w:val="00917308"/>
    <w:rsid w:val="00917340"/>
    <w:rsid w:val="00917ADB"/>
    <w:rsid w:val="00917D44"/>
    <w:rsid w:val="00920408"/>
    <w:rsid w:val="0092080A"/>
    <w:rsid w:val="00920907"/>
    <w:rsid w:val="00920A31"/>
    <w:rsid w:val="00920BE7"/>
    <w:rsid w:val="00920C1E"/>
    <w:rsid w:val="00920EAB"/>
    <w:rsid w:val="00920F46"/>
    <w:rsid w:val="00921083"/>
    <w:rsid w:val="009211DB"/>
    <w:rsid w:val="0092135A"/>
    <w:rsid w:val="00921848"/>
    <w:rsid w:val="0092184C"/>
    <w:rsid w:val="00922899"/>
    <w:rsid w:val="00922999"/>
    <w:rsid w:val="00922A4A"/>
    <w:rsid w:val="00922D6A"/>
    <w:rsid w:val="00923551"/>
    <w:rsid w:val="009243AA"/>
    <w:rsid w:val="009247DC"/>
    <w:rsid w:val="0092488F"/>
    <w:rsid w:val="00924EB4"/>
    <w:rsid w:val="009256AE"/>
    <w:rsid w:val="00926299"/>
    <w:rsid w:val="0092638E"/>
    <w:rsid w:val="009267C6"/>
    <w:rsid w:val="0092694F"/>
    <w:rsid w:val="00926B06"/>
    <w:rsid w:val="00926B0B"/>
    <w:rsid w:val="00926C62"/>
    <w:rsid w:val="00927005"/>
    <w:rsid w:val="009275FA"/>
    <w:rsid w:val="00927806"/>
    <w:rsid w:val="00930194"/>
    <w:rsid w:val="009301B7"/>
    <w:rsid w:val="009304B0"/>
    <w:rsid w:val="00930708"/>
    <w:rsid w:val="00930D9A"/>
    <w:rsid w:val="00930F2A"/>
    <w:rsid w:val="00930F85"/>
    <w:rsid w:val="00931156"/>
    <w:rsid w:val="00931264"/>
    <w:rsid w:val="009313AF"/>
    <w:rsid w:val="009314E2"/>
    <w:rsid w:val="00931579"/>
    <w:rsid w:val="009319F9"/>
    <w:rsid w:val="00931C4A"/>
    <w:rsid w:val="00931CC2"/>
    <w:rsid w:val="009321CB"/>
    <w:rsid w:val="0093248D"/>
    <w:rsid w:val="00932651"/>
    <w:rsid w:val="009327F2"/>
    <w:rsid w:val="0093289A"/>
    <w:rsid w:val="00933271"/>
    <w:rsid w:val="0093343E"/>
    <w:rsid w:val="0093354F"/>
    <w:rsid w:val="00933554"/>
    <w:rsid w:val="0093365E"/>
    <w:rsid w:val="009339D4"/>
    <w:rsid w:val="00933BF9"/>
    <w:rsid w:val="00933D6A"/>
    <w:rsid w:val="00933E11"/>
    <w:rsid w:val="009343E8"/>
    <w:rsid w:val="00934505"/>
    <w:rsid w:val="00934710"/>
    <w:rsid w:val="00934764"/>
    <w:rsid w:val="009347F8"/>
    <w:rsid w:val="00934C04"/>
    <w:rsid w:val="00934C35"/>
    <w:rsid w:val="00935027"/>
    <w:rsid w:val="009353A9"/>
    <w:rsid w:val="0093586C"/>
    <w:rsid w:val="00935E6D"/>
    <w:rsid w:val="0093627C"/>
    <w:rsid w:val="009362FF"/>
    <w:rsid w:val="009369CD"/>
    <w:rsid w:val="00936AD1"/>
    <w:rsid w:val="00936AEC"/>
    <w:rsid w:val="00936DF1"/>
    <w:rsid w:val="00936F92"/>
    <w:rsid w:val="00937001"/>
    <w:rsid w:val="00937B48"/>
    <w:rsid w:val="00937D43"/>
    <w:rsid w:val="009401C5"/>
    <w:rsid w:val="0094042C"/>
    <w:rsid w:val="00940683"/>
    <w:rsid w:val="009406A4"/>
    <w:rsid w:val="0094080D"/>
    <w:rsid w:val="00941080"/>
    <w:rsid w:val="009412B5"/>
    <w:rsid w:val="0094132A"/>
    <w:rsid w:val="00941344"/>
    <w:rsid w:val="00941378"/>
    <w:rsid w:val="00941670"/>
    <w:rsid w:val="00942064"/>
    <w:rsid w:val="0094288C"/>
    <w:rsid w:val="00942F7D"/>
    <w:rsid w:val="009430CE"/>
    <w:rsid w:val="009431F9"/>
    <w:rsid w:val="009433F1"/>
    <w:rsid w:val="00943514"/>
    <w:rsid w:val="009437E9"/>
    <w:rsid w:val="00943D5B"/>
    <w:rsid w:val="00943D7D"/>
    <w:rsid w:val="00943FA1"/>
    <w:rsid w:val="009449AD"/>
    <w:rsid w:val="00944B47"/>
    <w:rsid w:val="00944BCC"/>
    <w:rsid w:val="00944EB8"/>
    <w:rsid w:val="00945558"/>
    <w:rsid w:val="009455A4"/>
    <w:rsid w:val="009456BC"/>
    <w:rsid w:val="0094586A"/>
    <w:rsid w:val="009458BB"/>
    <w:rsid w:val="00945987"/>
    <w:rsid w:val="00945A4B"/>
    <w:rsid w:val="00945AEA"/>
    <w:rsid w:val="00945CB9"/>
    <w:rsid w:val="00946259"/>
    <w:rsid w:val="00946877"/>
    <w:rsid w:val="0094699C"/>
    <w:rsid w:val="00946F4E"/>
    <w:rsid w:val="0094733A"/>
    <w:rsid w:val="00947E45"/>
    <w:rsid w:val="009500EF"/>
    <w:rsid w:val="00950125"/>
    <w:rsid w:val="009501FD"/>
    <w:rsid w:val="00950219"/>
    <w:rsid w:val="009505AF"/>
    <w:rsid w:val="00950DF0"/>
    <w:rsid w:val="00950E12"/>
    <w:rsid w:val="009510BC"/>
    <w:rsid w:val="009511D6"/>
    <w:rsid w:val="009512CE"/>
    <w:rsid w:val="009517CF"/>
    <w:rsid w:val="00951D08"/>
    <w:rsid w:val="00952B79"/>
    <w:rsid w:val="00952CB1"/>
    <w:rsid w:val="00952EA9"/>
    <w:rsid w:val="0095378F"/>
    <w:rsid w:val="00953DEA"/>
    <w:rsid w:val="00953E86"/>
    <w:rsid w:val="0095476A"/>
    <w:rsid w:val="009548F1"/>
    <w:rsid w:val="009549A4"/>
    <w:rsid w:val="00954B8B"/>
    <w:rsid w:val="00954F07"/>
    <w:rsid w:val="009551E3"/>
    <w:rsid w:val="0095524E"/>
    <w:rsid w:val="009552EB"/>
    <w:rsid w:val="009556B1"/>
    <w:rsid w:val="0095574D"/>
    <w:rsid w:val="00955BD1"/>
    <w:rsid w:val="00955CC5"/>
    <w:rsid w:val="0095671F"/>
    <w:rsid w:val="00956754"/>
    <w:rsid w:val="009569C3"/>
    <w:rsid w:val="00956E30"/>
    <w:rsid w:val="0095708F"/>
    <w:rsid w:val="00957371"/>
    <w:rsid w:val="00957A5C"/>
    <w:rsid w:val="00957F8B"/>
    <w:rsid w:val="0096059D"/>
    <w:rsid w:val="009607AF"/>
    <w:rsid w:val="009609F0"/>
    <w:rsid w:val="00960D22"/>
    <w:rsid w:val="009614D3"/>
    <w:rsid w:val="00961546"/>
    <w:rsid w:val="009616F7"/>
    <w:rsid w:val="00961789"/>
    <w:rsid w:val="00961867"/>
    <w:rsid w:val="009618C8"/>
    <w:rsid w:val="00961E3C"/>
    <w:rsid w:val="00961F5D"/>
    <w:rsid w:val="00962229"/>
    <w:rsid w:val="009625D1"/>
    <w:rsid w:val="00962950"/>
    <w:rsid w:val="00962AF6"/>
    <w:rsid w:val="00962B6F"/>
    <w:rsid w:val="00962D46"/>
    <w:rsid w:val="00962E69"/>
    <w:rsid w:val="0096301A"/>
    <w:rsid w:val="009631BC"/>
    <w:rsid w:val="0096367A"/>
    <w:rsid w:val="00963725"/>
    <w:rsid w:val="009638DF"/>
    <w:rsid w:val="00963DA1"/>
    <w:rsid w:val="00964014"/>
    <w:rsid w:val="00964E23"/>
    <w:rsid w:val="009651EE"/>
    <w:rsid w:val="00965225"/>
    <w:rsid w:val="00965448"/>
    <w:rsid w:val="009657A5"/>
    <w:rsid w:val="0096598C"/>
    <w:rsid w:val="00965D5E"/>
    <w:rsid w:val="00965DB6"/>
    <w:rsid w:val="00965DDF"/>
    <w:rsid w:val="009660B5"/>
    <w:rsid w:val="00966426"/>
    <w:rsid w:val="00966585"/>
    <w:rsid w:val="00966626"/>
    <w:rsid w:val="00966811"/>
    <w:rsid w:val="00966F4D"/>
    <w:rsid w:val="00967016"/>
    <w:rsid w:val="0096718A"/>
    <w:rsid w:val="0096728C"/>
    <w:rsid w:val="009672DE"/>
    <w:rsid w:val="00967402"/>
    <w:rsid w:val="00967E5E"/>
    <w:rsid w:val="00967F12"/>
    <w:rsid w:val="00970530"/>
    <w:rsid w:val="0097088B"/>
    <w:rsid w:val="00970D88"/>
    <w:rsid w:val="00971380"/>
    <w:rsid w:val="0097141A"/>
    <w:rsid w:val="00971662"/>
    <w:rsid w:val="00971F52"/>
    <w:rsid w:val="00972019"/>
    <w:rsid w:val="0097205A"/>
    <w:rsid w:val="00972262"/>
    <w:rsid w:val="00972416"/>
    <w:rsid w:val="009726A6"/>
    <w:rsid w:val="0097271B"/>
    <w:rsid w:val="0097295C"/>
    <w:rsid w:val="00972A04"/>
    <w:rsid w:val="00972C39"/>
    <w:rsid w:val="00972E29"/>
    <w:rsid w:val="00973586"/>
    <w:rsid w:val="0097359D"/>
    <w:rsid w:val="009738B3"/>
    <w:rsid w:val="00973C58"/>
    <w:rsid w:val="00973CAF"/>
    <w:rsid w:val="00973EA8"/>
    <w:rsid w:val="009741AF"/>
    <w:rsid w:val="00974452"/>
    <w:rsid w:val="0097458C"/>
    <w:rsid w:val="0097459A"/>
    <w:rsid w:val="009748BE"/>
    <w:rsid w:val="0097494D"/>
    <w:rsid w:val="009749F1"/>
    <w:rsid w:val="00974F71"/>
    <w:rsid w:val="0097504F"/>
    <w:rsid w:val="00975302"/>
    <w:rsid w:val="00975598"/>
    <w:rsid w:val="009755AA"/>
    <w:rsid w:val="00975B56"/>
    <w:rsid w:val="00975DF9"/>
    <w:rsid w:val="00975E6B"/>
    <w:rsid w:val="00975F72"/>
    <w:rsid w:val="0097626E"/>
    <w:rsid w:val="0097647D"/>
    <w:rsid w:val="0097667B"/>
    <w:rsid w:val="00976815"/>
    <w:rsid w:val="00976AAE"/>
    <w:rsid w:val="00976B83"/>
    <w:rsid w:val="0097750B"/>
    <w:rsid w:val="0097769F"/>
    <w:rsid w:val="0097771B"/>
    <w:rsid w:val="00977987"/>
    <w:rsid w:val="00977D5D"/>
    <w:rsid w:val="009807B8"/>
    <w:rsid w:val="00980A49"/>
    <w:rsid w:val="00980E12"/>
    <w:rsid w:val="009814C5"/>
    <w:rsid w:val="00981783"/>
    <w:rsid w:val="00981B17"/>
    <w:rsid w:val="00981BE8"/>
    <w:rsid w:val="00981C7B"/>
    <w:rsid w:val="009824F9"/>
    <w:rsid w:val="0098259B"/>
    <w:rsid w:val="0098262F"/>
    <w:rsid w:val="00982643"/>
    <w:rsid w:val="009826DF"/>
    <w:rsid w:val="0098273B"/>
    <w:rsid w:val="009827E3"/>
    <w:rsid w:val="0098292A"/>
    <w:rsid w:val="00982BCB"/>
    <w:rsid w:val="00982BD9"/>
    <w:rsid w:val="00982C48"/>
    <w:rsid w:val="00983429"/>
    <w:rsid w:val="0098344A"/>
    <w:rsid w:val="009836E7"/>
    <w:rsid w:val="009838D0"/>
    <w:rsid w:val="009838ED"/>
    <w:rsid w:val="00983B46"/>
    <w:rsid w:val="00983D50"/>
    <w:rsid w:val="00983D65"/>
    <w:rsid w:val="00983E02"/>
    <w:rsid w:val="00983E6C"/>
    <w:rsid w:val="0098429C"/>
    <w:rsid w:val="009844B4"/>
    <w:rsid w:val="009845F6"/>
    <w:rsid w:val="0098463F"/>
    <w:rsid w:val="00984845"/>
    <w:rsid w:val="009848D3"/>
    <w:rsid w:val="00984926"/>
    <w:rsid w:val="00984AC0"/>
    <w:rsid w:val="00984E2D"/>
    <w:rsid w:val="0098528E"/>
    <w:rsid w:val="00985713"/>
    <w:rsid w:val="00985B83"/>
    <w:rsid w:val="00985D9B"/>
    <w:rsid w:val="0098612A"/>
    <w:rsid w:val="009862C6"/>
    <w:rsid w:val="009862D6"/>
    <w:rsid w:val="009863D3"/>
    <w:rsid w:val="0098644C"/>
    <w:rsid w:val="009869D6"/>
    <w:rsid w:val="00986EB3"/>
    <w:rsid w:val="0098777F"/>
    <w:rsid w:val="00987D5D"/>
    <w:rsid w:val="00987F25"/>
    <w:rsid w:val="009907B9"/>
    <w:rsid w:val="00990C6C"/>
    <w:rsid w:val="00990CC2"/>
    <w:rsid w:val="00990EA1"/>
    <w:rsid w:val="0099106C"/>
    <w:rsid w:val="00991073"/>
    <w:rsid w:val="00991436"/>
    <w:rsid w:val="00991444"/>
    <w:rsid w:val="009914B2"/>
    <w:rsid w:val="009915D7"/>
    <w:rsid w:val="00991824"/>
    <w:rsid w:val="00991CC3"/>
    <w:rsid w:val="00991D84"/>
    <w:rsid w:val="00992102"/>
    <w:rsid w:val="0099284B"/>
    <w:rsid w:val="0099326A"/>
    <w:rsid w:val="00993673"/>
    <w:rsid w:val="00993ACF"/>
    <w:rsid w:val="00993BD4"/>
    <w:rsid w:val="00993E1A"/>
    <w:rsid w:val="00993F45"/>
    <w:rsid w:val="009945CC"/>
    <w:rsid w:val="009945E6"/>
    <w:rsid w:val="00994B70"/>
    <w:rsid w:val="009953B5"/>
    <w:rsid w:val="00995555"/>
    <w:rsid w:val="00995E27"/>
    <w:rsid w:val="00995ECC"/>
    <w:rsid w:val="00995F72"/>
    <w:rsid w:val="0099637A"/>
    <w:rsid w:val="009965FB"/>
    <w:rsid w:val="00996E17"/>
    <w:rsid w:val="00996FA4"/>
    <w:rsid w:val="00997169"/>
    <w:rsid w:val="00997460"/>
    <w:rsid w:val="0099768C"/>
    <w:rsid w:val="00997D6F"/>
    <w:rsid w:val="00997E69"/>
    <w:rsid w:val="009A0139"/>
    <w:rsid w:val="009A030E"/>
    <w:rsid w:val="009A044E"/>
    <w:rsid w:val="009A04A2"/>
    <w:rsid w:val="009A0B76"/>
    <w:rsid w:val="009A12AB"/>
    <w:rsid w:val="009A1823"/>
    <w:rsid w:val="009A1B5C"/>
    <w:rsid w:val="009A213F"/>
    <w:rsid w:val="009A2550"/>
    <w:rsid w:val="009A2602"/>
    <w:rsid w:val="009A2C6A"/>
    <w:rsid w:val="009A2DD5"/>
    <w:rsid w:val="009A2E46"/>
    <w:rsid w:val="009A2F27"/>
    <w:rsid w:val="009A317D"/>
    <w:rsid w:val="009A329E"/>
    <w:rsid w:val="009A337A"/>
    <w:rsid w:val="009A3543"/>
    <w:rsid w:val="009A3967"/>
    <w:rsid w:val="009A3F85"/>
    <w:rsid w:val="009A3FF4"/>
    <w:rsid w:val="009A419A"/>
    <w:rsid w:val="009A41E4"/>
    <w:rsid w:val="009A4E7D"/>
    <w:rsid w:val="009A4ED5"/>
    <w:rsid w:val="009A5208"/>
    <w:rsid w:val="009A527E"/>
    <w:rsid w:val="009A5598"/>
    <w:rsid w:val="009A55B5"/>
    <w:rsid w:val="009A5608"/>
    <w:rsid w:val="009A58C1"/>
    <w:rsid w:val="009A5B94"/>
    <w:rsid w:val="009A5F66"/>
    <w:rsid w:val="009A627B"/>
    <w:rsid w:val="009A66B3"/>
    <w:rsid w:val="009A6D5E"/>
    <w:rsid w:val="009A6D9E"/>
    <w:rsid w:val="009A6DC3"/>
    <w:rsid w:val="009A70DF"/>
    <w:rsid w:val="009A7429"/>
    <w:rsid w:val="009A7EFF"/>
    <w:rsid w:val="009B019A"/>
    <w:rsid w:val="009B0624"/>
    <w:rsid w:val="009B06E6"/>
    <w:rsid w:val="009B096C"/>
    <w:rsid w:val="009B118D"/>
    <w:rsid w:val="009B1674"/>
    <w:rsid w:val="009B1A97"/>
    <w:rsid w:val="009B1AD5"/>
    <w:rsid w:val="009B1D23"/>
    <w:rsid w:val="009B213D"/>
    <w:rsid w:val="009B2240"/>
    <w:rsid w:val="009B2265"/>
    <w:rsid w:val="009B2629"/>
    <w:rsid w:val="009B2873"/>
    <w:rsid w:val="009B2921"/>
    <w:rsid w:val="009B29EB"/>
    <w:rsid w:val="009B32B9"/>
    <w:rsid w:val="009B36AA"/>
    <w:rsid w:val="009B38CE"/>
    <w:rsid w:val="009B3EBD"/>
    <w:rsid w:val="009B3F5D"/>
    <w:rsid w:val="009B4021"/>
    <w:rsid w:val="009B4127"/>
    <w:rsid w:val="009B4972"/>
    <w:rsid w:val="009B4C0E"/>
    <w:rsid w:val="009B5594"/>
    <w:rsid w:val="009B572E"/>
    <w:rsid w:val="009B5774"/>
    <w:rsid w:val="009B5B13"/>
    <w:rsid w:val="009B5CDB"/>
    <w:rsid w:val="009B5D36"/>
    <w:rsid w:val="009B6260"/>
    <w:rsid w:val="009B6272"/>
    <w:rsid w:val="009B663E"/>
    <w:rsid w:val="009B6752"/>
    <w:rsid w:val="009B69F9"/>
    <w:rsid w:val="009B6A0A"/>
    <w:rsid w:val="009B735D"/>
    <w:rsid w:val="009B7F20"/>
    <w:rsid w:val="009B7F3F"/>
    <w:rsid w:val="009C008C"/>
    <w:rsid w:val="009C0150"/>
    <w:rsid w:val="009C04A8"/>
    <w:rsid w:val="009C04B6"/>
    <w:rsid w:val="009C0A23"/>
    <w:rsid w:val="009C0B82"/>
    <w:rsid w:val="009C0DAF"/>
    <w:rsid w:val="009C0E0B"/>
    <w:rsid w:val="009C1369"/>
    <w:rsid w:val="009C148B"/>
    <w:rsid w:val="009C176F"/>
    <w:rsid w:val="009C1778"/>
    <w:rsid w:val="009C1906"/>
    <w:rsid w:val="009C1B1A"/>
    <w:rsid w:val="009C1E72"/>
    <w:rsid w:val="009C2648"/>
    <w:rsid w:val="009C2885"/>
    <w:rsid w:val="009C2B3B"/>
    <w:rsid w:val="009C2EA7"/>
    <w:rsid w:val="009C2EAB"/>
    <w:rsid w:val="009C2F7B"/>
    <w:rsid w:val="009C2FF4"/>
    <w:rsid w:val="009C312A"/>
    <w:rsid w:val="009C3237"/>
    <w:rsid w:val="009C36DF"/>
    <w:rsid w:val="009C3861"/>
    <w:rsid w:val="009C39D7"/>
    <w:rsid w:val="009C3A18"/>
    <w:rsid w:val="009C3C79"/>
    <w:rsid w:val="009C3DA8"/>
    <w:rsid w:val="009C3FDF"/>
    <w:rsid w:val="009C4129"/>
    <w:rsid w:val="009C4935"/>
    <w:rsid w:val="009C4BA5"/>
    <w:rsid w:val="009C508F"/>
    <w:rsid w:val="009C509B"/>
    <w:rsid w:val="009C5414"/>
    <w:rsid w:val="009C561A"/>
    <w:rsid w:val="009C5FA4"/>
    <w:rsid w:val="009C63B0"/>
    <w:rsid w:val="009C6475"/>
    <w:rsid w:val="009C64E8"/>
    <w:rsid w:val="009C64F5"/>
    <w:rsid w:val="009C6BE2"/>
    <w:rsid w:val="009C6D5E"/>
    <w:rsid w:val="009C740E"/>
    <w:rsid w:val="009C7579"/>
    <w:rsid w:val="009C7676"/>
    <w:rsid w:val="009C7A4A"/>
    <w:rsid w:val="009C7BFC"/>
    <w:rsid w:val="009C7FD2"/>
    <w:rsid w:val="009D00DB"/>
    <w:rsid w:val="009D0223"/>
    <w:rsid w:val="009D0966"/>
    <w:rsid w:val="009D09B3"/>
    <w:rsid w:val="009D0A1C"/>
    <w:rsid w:val="009D0A31"/>
    <w:rsid w:val="009D0D42"/>
    <w:rsid w:val="009D15E3"/>
    <w:rsid w:val="009D16CC"/>
    <w:rsid w:val="009D16CD"/>
    <w:rsid w:val="009D2C0C"/>
    <w:rsid w:val="009D2D78"/>
    <w:rsid w:val="009D2F35"/>
    <w:rsid w:val="009D3170"/>
    <w:rsid w:val="009D31B2"/>
    <w:rsid w:val="009D3250"/>
    <w:rsid w:val="009D32A6"/>
    <w:rsid w:val="009D3730"/>
    <w:rsid w:val="009D3E3E"/>
    <w:rsid w:val="009D3E87"/>
    <w:rsid w:val="009D41C8"/>
    <w:rsid w:val="009D46F4"/>
    <w:rsid w:val="009D4980"/>
    <w:rsid w:val="009D4B51"/>
    <w:rsid w:val="009D4D6B"/>
    <w:rsid w:val="009D5D55"/>
    <w:rsid w:val="009D6787"/>
    <w:rsid w:val="009D6AB2"/>
    <w:rsid w:val="009D6F88"/>
    <w:rsid w:val="009D7152"/>
    <w:rsid w:val="009D7253"/>
    <w:rsid w:val="009D73DC"/>
    <w:rsid w:val="009D766D"/>
    <w:rsid w:val="009D7866"/>
    <w:rsid w:val="009D7A1B"/>
    <w:rsid w:val="009D7A77"/>
    <w:rsid w:val="009D7D1E"/>
    <w:rsid w:val="009E0080"/>
    <w:rsid w:val="009E02BA"/>
    <w:rsid w:val="009E0463"/>
    <w:rsid w:val="009E0490"/>
    <w:rsid w:val="009E0535"/>
    <w:rsid w:val="009E05CC"/>
    <w:rsid w:val="009E0778"/>
    <w:rsid w:val="009E080C"/>
    <w:rsid w:val="009E10A7"/>
    <w:rsid w:val="009E127E"/>
    <w:rsid w:val="009E1631"/>
    <w:rsid w:val="009E1DD8"/>
    <w:rsid w:val="009E1E56"/>
    <w:rsid w:val="009E1F41"/>
    <w:rsid w:val="009E209D"/>
    <w:rsid w:val="009E28B7"/>
    <w:rsid w:val="009E2BA6"/>
    <w:rsid w:val="009E2FA7"/>
    <w:rsid w:val="009E303B"/>
    <w:rsid w:val="009E30FC"/>
    <w:rsid w:val="009E3205"/>
    <w:rsid w:val="009E3373"/>
    <w:rsid w:val="009E350A"/>
    <w:rsid w:val="009E3708"/>
    <w:rsid w:val="009E3982"/>
    <w:rsid w:val="009E3C85"/>
    <w:rsid w:val="009E3F97"/>
    <w:rsid w:val="009E3FA4"/>
    <w:rsid w:val="009E3FDB"/>
    <w:rsid w:val="009E4015"/>
    <w:rsid w:val="009E43CD"/>
    <w:rsid w:val="009E4522"/>
    <w:rsid w:val="009E4785"/>
    <w:rsid w:val="009E4976"/>
    <w:rsid w:val="009E4991"/>
    <w:rsid w:val="009E4D09"/>
    <w:rsid w:val="009E5D35"/>
    <w:rsid w:val="009E5D78"/>
    <w:rsid w:val="009E5F04"/>
    <w:rsid w:val="009E6AFE"/>
    <w:rsid w:val="009E6C96"/>
    <w:rsid w:val="009E73A1"/>
    <w:rsid w:val="009E7489"/>
    <w:rsid w:val="009E75A7"/>
    <w:rsid w:val="009E77A8"/>
    <w:rsid w:val="009E7836"/>
    <w:rsid w:val="009E78EC"/>
    <w:rsid w:val="009E7BDD"/>
    <w:rsid w:val="009F019D"/>
    <w:rsid w:val="009F0659"/>
    <w:rsid w:val="009F065D"/>
    <w:rsid w:val="009F083C"/>
    <w:rsid w:val="009F093A"/>
    <w:rsid w:val="009F0C00"/>
    <w:rsid w:val="009F0C16"/>
    <w:rsid w:val="009F0C40"/>
    <w:rsid w:val="009F0F3F"/>
    <w:rsid w:val="009F1479"/>
    <w:rsid w:val="009F1D0F"/>
    <w:rsid w:val="009F20D1"/>
    <w:rsid w:val="009F2677"/>
    <w:rsid w:val="009F27FD"/>
    <w:rsid w:val="009F2ADB"/>
    <w:rsid w:val="009F2C8A"/>
    <w:rsid w:val="009F2D68"/>
    <w:rsid w:val="009F2D8F"/>
    <w:rsid w:val="009F2DF6"/>
    <w:rsid w:val="009F2DF8"/>
    <w:rsid w:val="009F3494"/>
    <w:rsid w:val="009F37A2"/>
    <w:rsid w:val="009F3802"/>
    <w:rsid w:val="009F39FE"/>
    <w:rsid w:val="009F3A8D"/>
    <w:rsid w:val="009F3FE2"/>
    <w:rsid w:val="009F41A8"/>
    <w:rsid w:val="009F44C0"/>
    <w:rsid w:val="009F4659"/>
    <w:rsid w:val="009F4880"/>
    <w:rsid w:val="009F4A5B"/>
    <w:rsid w:val="009F4B4F"/>
    <w:rsid w:val="009F4F19"/>
    <w:rsid w:val="009F4F1A"/>
    <w:rsid w:val="009F52AF"/>
    <w:rsid w:val="009F534B"/>
    <w:rsid w:val="009F563E"/>
    <w:rsid w:val="009F5859"/>
    <w:rsid w:val="009F5B84"/>
    <w:rsid w:val="009F5D11"/>
    <w:rsid w:val="009F5E89"/>
    <w:rsid w:val="009F6179"/>
    <w:rsid w:val="009F61CC"/>
    <w:rsid w:val="009F6350"/>
    <w:rsid w:val="009F6742"/>
    <w:rsid w:val="009F681B"/>
    <w:rsid w:val="009F6971"/>
    <w:rsid w:val="009F6D0F"/>
    <w:rsid w:val="009F7814"/>
    <w:rsid w:val="009F7C06"/>
    <w:rsid w:val="009F7D09"/>
    <w:rsid w:val="00A0032C"/>
    <w:rsid w:val="00A0050E"/>
    <w:rsid w:val="00A00656"/>
    <w:rsid w:val="00A007EB"/>
    <w:rsid w:val="00A00DED"/>
    <w:rsid w:val="00A00FE7"/>
    <w:rsid w:val="00A01218"/>
    <w:rsid w:val="00A0129A"/>
    <w:rsid w:val="00A01302"/>
    <w:rsid w:val="00A01590"/>
    <w:rsid w:val="00A0185B"/>
    <w:rsid w:val="00A023D9"/>
    <w:rsid w:val="00A024FD"/>
    <w:rsid w:val="00A028B9"/>
    <w:rsid w:val="00A02B42"/>
    <w:rsid w:val="00A02C7F"/>
    <w:rsid w:val="00A0310E"/>
    <w:rsid w:val="00A03210"/>
    <w:rsid w:val="00A038A1"/>
    <w:rsid w:val="00A03956"/>
    <w:rsid w:val="00A03987"/>
    <w:rsid w:val="00A03B98"/>
    <w:rsid w:val="00A03F4F"/>
    <w:rsid w:val="00A041A1"/>
    <w:rsid w:val="00A041A5"/>
    <w:rsid w:val="00A04260"/>
    <w:rsid w:val="00A04411"/>
    <w:rsid w:val="00A044F1"/>
    <w:rsid w:val="00A0472F"/>
    <w:rsid w:val="00A048D2"/>
    <w:rsid w:val="00A04C25"/>
    <w:rsid w:val="00A04D3B"/>
    <w:rsid w:val="00A052E0"/>
    <w:rsid w:val="00A052E5"/>
    <w:rsid w:val="00A053AD"/>
    <w:rsid w:val="00A05447"/>
    <w:rsid w:val="00A05B8F"/>
    <w:rsid w:val="00A06160"/>
    <w:rsid w:val="00A06238"/>
    <w:rsid w:val="00A06466"/>
    <w:rsid w:val="00A0683E"/>
    <w:rsid w:val="00A068DB"/>
    <w:rsid w:val="00A06F7D"/>
    <w:rsid w:val="00A071E2"/>
    <w:rsid w:val="00A07738"/>
    <w:rsid w:val="00A07FE7"/>
    <w:rsid w:val="00A105C1"/>
    <w:rsid w:val="00A10922"/>
    <w:rsid w:val="00A10BA9"/>
    <w:rsid w:val="00A10C05"/>
    <w:rsid w:val="00A10D7F"/>
    <w:rsid w:val="00A10DFA"/>
    <w:rsid w:val="00A11161"/>
    <w:rsid w:val="00A11221"/>
    <w:rsid w:val="00A11281"/>
    <w:rsid w:val="00A1129C"/>
    <w:rsid w:val="00A116AE"/>
    <w:rsid w:val="00A11BAA"/>
    <w:rsid w:val="00A11C1B"/>
    <w:rsid w:val="00A11FBA"/>
    <w:rsid w:val="00A1270B"/>
    <w:rsid w:val="00A12A38"/>
    <w:rsid w:val="00A12EFF"/>
    <w:rsid w:val="00A13144"/>
    <w:rsid w:val="00A133E6"/>
    <w:rsid w:val="00A136D4"/>
    <w:rsid w:val="00A1395B"/>
    <w:rsid w:val="00A13C3E"/>
    <w:rsid w:val="00A13E0C"/>
    <w:rsid w:val="00A140B5"/>
    <w:rsid w:val="00A141C5"/>
    <w:rsid w:val="00A1487A"/>
    <w:rsid w:val="00A14962"/>
    <w:rsid w:val="00A14A54"/>
    <w:rsid w:val="00A14CC3"/>
    <w:rsid w:val="00A14E2A"/>
    <w:rsid w:val="00A14FF3"/>
    <w:rsid w:val="00A15042"/>
    <w:rsid w:val="00A15052"/>
    <w:rsid w:val="00A15245"/>
    <w:rsid w:val="00A153CA"/>
    <w:rsid w:val="00A1569C"/>
    <w:rsid w:val="00A157B5"/>
    <w:rsid w:val="00A15BFD"/>
    <w:rsid w:val="00A15C6A"/>
    <w:rsid w:val="00A15FAF"/>
    <w:rsid w:val="00A162E2"/>
    <w:rsid w:val="00A1699D"/>
    <w:rsid w:val="00A16B03"/>
    <w:rsid w:val="00A16EB3"/>
    <w:rsid w:val="00A16FC0"/>
    <w:rsid w:val="00A17300"/>
    <w:rsid w:val="00A17E3E"/>
    <w:rsid w:val="00A17E54"/>
    <w:rsid w:val="00A17F56"/>
    <w:rsid w:val="00A2042B"/>
    <w:rsid w:val="00A206B3"/>
    <w:rsid w:val="00A20861"/>
    <w:rsid w:val="00A20C34"/>
    <w:rsid w:val="00A2100B"/>
    <w:rsid w:val="00A21148"/>
    <w:rsid w:val="00A21723"/>
    <w:rsid w:val="00A21A2A"/>
    <w:rsid w:val="00A21C95"/>
    <w:rsid w:val="00A21EBC"/>
    <w:rsid w:val="00A226F8"/>
    <w:rsid w:val="00A228E0"/>
    <w:rsid w:val="00A22A20"/>
    <w:rsid w:val="00A22AC3"/>
    <w:rsid w:val="00A23185"/>
    <w:rsid w:val="00A23217"/>
    <w:rsid w:val="00A23414"/>
    <w:rsid w:val="00A23729"/>
    <w:rsid w:val="00A2392F"/>
    <w:rsid w:val="00A2393E"/>
    <w:rsid w:val="00A23962"/>
    <w:rsid w:val="00A23BCC"/>
    <w:rsid w:val="00A23F64"/>
    <w:rsid w:val="00A24329"/>
    <w:rsid w:val="00A246DB"/>
    <w:rsid w:val="00A24715"/>
    <w:rsid w:val="00A2479C"/>
    <w:rsid w:val="00A25084"/>
    <w:rsid w:val="00A25134"/>
    <w:rsid w:val="00A255E5"/>
    <w:rsid w:val="00A2636E"/>
    <w:rsid w:val="00A265F4"/>
    <w:rsid w:val="00A2671D"/>
    <w:rsid w:val="00A267D0"/>
    <w:rsid w:val="00A26DF1"/>
    <w:rsid w:val="00A2706B"/>
    <w:rsid w:val="00A27129"/>
    <w:rsid w:val="00A27887"/>
    <w:rsid w:val="00A27E83"/>
    <w:rsid w:val="00A301D2"/>
    <w:rsid w:val="00A302EB"/>
    <w:rsid w:val="00A30837"/>
    <w:rsid w:val="00A30AA8"/>
    <w:rsid w:val="00A30D5F"/>
    <w:rsid w:val="00A30FFE"/>
    <w:rsid w:val="00A311B9"/>
    <w:rsid w:val="00A315FD"/>
    <w:rsid w:val="00A31814"/>
    <w:rsid w:val="00A319DD"/>
    <w:rsid w:val="00A31B2D"/>
    <w:rsid w:val="00A31B81"/>
    <w:rsid w:val="00A31E4E"/>
    <w:rsid w:val="00A320A5"/>
    <w:rsid w:val="00A32239"/>
    <w:rsid w:val="00A3227A"/>
    <w:rsid w:val="00A32441"/>
    <w:rsid w:val="00A3268B"/>
    <w:rsid w:val="00A3296E"/>
    <w:rsid w:val="00A32B34"/>
    <w:rsid w:val="00A33235"/>
    <w:rsid w:val="00A337BC"/>
    <w:rsid w:val="00A339BF"/>
    <w:rsid w:val="00A33C23"/>
    <w:rsid w:val="00A343B8"/>
    <w:rsid w:val="00A34431"/>
    <w:rsid w:val="00A34F9F"/>
    <w:rsid w:val="00A34FED"/>
    <w:rsid w:val="00A350C8"/>
    <w:rsid w:val="00A35BEF"/>
    <w:rsid w:val="00A35F96"/>
    <w:rsid w:val="00A3680B"/>
    <w:rsid w:val="00A36F62"/>
    <w:rsid w:val="00A36FAE"/>
    <w:rsid w:val="00A37285"/>
    <w:rsid w:val="00A372A8"/>
    <w:rsid w:val="00A3751A"/>
    <w:rsid w:val="00A375F4"/>
    <w:rsid w:val="00A37C9F"/>
    <w:rsid w:val="00A37DD5"/>
    <w:rsid w:val="00A4001C"/>
    <w:rsid w:val="00A40140"/>
    <w:rsid w:val="00A40B27"/>
    <w:rsid w:val="00A41367"/>
    <w:rsid w:val="00A413C0"/>
    <w:rsid w:val="00A418BF"/>
    <w:rsid w:val="00A41A3F"/>
    <w:rsid w:val="00A41EC7"/>
    <w:rsid w:val="00A41FD3"/>
    <w:rsid w:val="00A42A63"/>
    <w:rsid w:val="00A42D57"/>
    <w:rsid w:val="00A43066"/>
    <w:rsid w:val="00A430B7"/>
    <w:rsid w:val="00A43254"/>
    <w:rsid w:val="00A432B8"/>
    <w:rsid w:val="00A435AF"/>
    <w:rsid w:val="00A437FE"/>
    <w:rsid w:val="00A43DDE"/>
    <w:rsid w:val="00A43EBA"/>
    <w:rsid w:val="00A442C2"/>
    <w:rsid w:val="00A44B22"/>
    <w:rsid w:val="00A44FF7"/>
    <w:rsid w:val="00A450FA"/>
    <w:rsid w:val="00A451A1"/>
    <w:rsid w:val="00A4557A"/>
    <w:rsid w:val="00A45616"/>
    <w:rsid w:val="00A458B0"/>
    <w:rsid w:val="00A459E4"/>
    <w:rsid w:val="00A45E2D"/>
    <w:rsid w:val="00A4601A"/>
    <w:rsid w:val="00A461F0"/>
    <w:rsid w:val="00A4620B"/>
    <w:rsid w:val="00A469DA"/>
    <w:rsid w:val="00A46D01"/>
    <w:rsid w:val="00A47041"/>
    <w:rsid w:val="00A47575"/>
    <w:rsid w:val="00A506EC"/>
    <w:rsid w:val="00A50802"/>
    <w:rsid w:val="00A508DC"/>
    <w:rsid w:val="00A5095E"/>
    <w:rsid w:val="00A50EAF"/>
    <w:rsid w:val="00A51831"/>
    <w:rsid w:val="00A51B86"/>
    <w:rsid w:val="00A51CF6"/>
    <w:rsid w:val="00A52499"/>
    <w:rsid w:val="00A52693"/>
    <w:rsid w:val="00A52920"/>
    <w:rsid w:val="00A52F27"/>
    <w:rsid w:val="00A52FB0"/>
    <w:rsid w:val="00A532BB"/>
    <w:rsid w:val="00A535C8"/>
    <w:rsid w:val="00A5396F"/>
    <w:rsid w:val="00A53BD6"/>
    <w:rsid w:val="00A53D7C"/>
    <w:rsid w:val="00A53EF7"/>
    <w:rsid w:val="00A541A8"/>
    <w:rsid w:val="00A54367"/>
    <w:rsid w:val="00A5448C"/>
    <w:rsid w:val="00A5468C"/>
    <w:rsid w:val="00A5482E"/>
    <w:rsid w:val="00A549A4"/>
    <w:rsid w:val="00A54AC5"/>
    <w:rsid w:val="00A54E11"/>
    <w:rsid w:val="00A54F71"/>
    <w:rsid w:val="00A55C4E"/>
    <w:rsid w:val="00A55F5D"/>
    <w:rsid w:val="00A5617E"/>
    <w:rsid w:val="00A5656C"/>
    <w:rsid w:val="00A5657C"/>
    <w:rsid w:val="00A5691A"/>
    <w:rsid w:val="00A56FDA"/>
    <w:rsid w:val="00A575B0"/>
    <w:rsid w:val="00A575C5"/>
    <w:rsid w:val="00A576D1"/>
    <w:rsid w:val="00A577E3"/>
    <w:rsid w:val="00A57A28"/>
    <w:rsid w:val="00A57B6F"/>
    <w:rsid w:val="00A60470"/>
    <w:rsid w:val="00A60A4F"/>
    <w:rsid w:val="00A60A88"/>
    <w:rsid w:val="00A60CC5"/>
    <w:rsid w:val="00A61592"/>
    <w:rsid w:val="00A6191F"/>
    <w:rsid w:val="00A62305"/>
    <w:rsid w:val="00A629FD"/>
    <w:rsid w:val="00A62BDA"/>
    <w:rsid w:val="00A62ED6"/>
    <w:rsid w:val="00A62F1E"/>
    <w:rsid w:val="00A6338B"/>
    <w:rsid w:val="00A6353C"/>
    <w:rsid w:val="00A63542"/>
    <w:rsid w:val="00A63AA1"/>
    <w:rsid w:val="00A63D56"/>
    <w:rsid w:val="00A63F47"/>
    <w:rsid w:val="00A64059"/>
    <w:rsid w:val="00A64178"/>
    <w:rsid w:val="00A642FC"/>
    <w:rsid w:val="00A6462D"/>
    <w:rsid w:val="00A64925"/>
    <w:rsid w:val="00A64A06"/>
    <w:rsid w:val="00A6526A"/>
    <w:rsid w:val="00A65280"/>
    <w:rsid w:val="00A652A1"/>
    <w:rsid w:val="00A6593A"/>
    <w:rsid w:val="00A65DBA"/>
    <w:rsid w:val="00A65E9C"/>
    <w:rsid w:val="00A667D9"/>
    <w:rsid w:val="00A6698E"/>
    <w:rsid w:val="00A669BA"/>
    <w:rsid w:val="00A66BF8"/>
    <w:rsid w:val="00A670ED"/>
    <w:rsid w:val="00A67D42"/>
    <w:rsid w:val="00A70140"/>
    <w:rsid w:val="00A7033E"/>
    <w:rsid w:val="00A70523"/>
    <w:rsid w:val="00A70735"/>
    <w:rsid w:val="00A70861"/>
    <w:rsid w:val="00A70999"/>
    <w:rsid w:val="00A70A20"/>
    <w:rsid w:val="00A70B91"/>
    <w:rsid w:val="00A70E79"/>
    <w:rsid w:val="00A70FE5"/>
    <w:rsid w:val="00A715AF"/>
    <w:rsid w:val="00A717FD"/>
    <w:rsid w:val="00A71D0F"/>
    <w:rsid w:val="00A7235C"/>
    <w:rsid w:val="00A72451"/>
    <w:rsid w:val="00A725B9"/>
    <w:rsid w:val="00A726B2"/>
    <w:rsid w:val="00A7284E"/>
    <w:rsid w:val="00A729BC"/>
    <w:rsid w:val="00A72A0A"/>
    <w:rsid w:val="00A72C66"/>
    <w:rsid w:val="00A72C8D"/>
    <w:rsid w:val="00A72D0D"/>
    <w:rsid w:val="00A73944"/>
    <w:rsid w:val="00A73973"/>
    <w:rsid w:val="00A73DC5"/>
    <w:rsid w:val="00A73DFC"/>
    <w:rsid w:val="00A743AD"/>
    <w:rsid w:val="00A74AA5"/>
    <w:rsid w:val="00A75122"/>
    <w:rsid w:val="00A75639"/>
    <w:rsid w:val="00A7592B"/>
    <w:rsid w:val="00A75B07"/>
    <w:rsid w:val="00A7677B"/>
    <w:rsid w:val="00A76A55"/>
    <w:rsid w:val="00A76D48"/>
    <w:rsid w:val="00A76D5C"/>
    <w:rsid w:val="00A7709B"/>
    <w:rsid w:val="00A7722B"/>
    <w:rsid w:val="00A77A75"/>
    <w:rsid w:val="00A77E64"/>
    <w:rsid w:val="00A8019C"/>
    <w:rsid w:val="00A8030D"/>
    <w:rsid w:val="00A8065C"/>
    <w:rsid w:val="00A8079D"/>
    <w:rsid w:val="00A80BCE"/>
    <w:rsid w:val="00A80F9D"/>
    <w:rsid w:val="00A81141"/>
    <w:rsid w:val="00A81B56"/>
    <w:rsid w:val="00A82652"/>
    <w:rsid w:val="00A829A2"/>
    <w:rsid w:val="00A82CE7"/>
    <w:rsid w:val="00A82E7E"/>
    <w:rsid w:val="00A8303A"/>
    <w:rsid w:val="00A8395C"/>
    <w:rsid w:val="00A83CB0"/>
    <w:rsid w:val="00A83D81"/>
    <w:rsid w:val="00A8400A"/>
    <w:rsid w:val="00A84396"/>
    <w:rsid w:val="00A8439E"/>
    <w:rsid w:val="00A844C4"/>
    <w:rsid w:val="00A84872"/>
    <w:rsid w:val="00A84BF1"/>
    <w:rsid w:val="00A84C06"/>
    <w:rsid w:val="00A8547B"/>
    <w:rsid w:val="00A85C16"/>
    <w:rsid w:val="00A860A5"/>
    <w:rsid w:val="00A86452"/>
    <w:rsid w:val="00A86583"/>
    <w:rsid w:val="00A8671C"/>
    <w:rsid w:val="00A86890"/>
    <w:rsid w:val="00A86AAF"/>
    <w:rsid w:val="00A86BC4"/>
    <w:rsid w:val="00A87352"/>
    <w:rsid w:val="00A873F1"/>
    <w:rsid w:val="00A87BDC"/>
    <w:rsid w:val="00A87DE8"/>
    <w:rsid w:val="00A90CAA"/>
    <w:rsid w:val="00A90E39"/>
    <w:rsid w:val="00A90FE4"/>
    <w:rsid w:val="00A91138"/>
    <w:rsid w:val="00A911C1"/>
    <w:rsid w:val="00A91332"/>
    <w:rsid w:val="00A913E1"/>
    <w:rsid w:val="00A91530"/>
    <w:rsid w:val="00A915E7"/>
    <w:rsid w:val="00A9180F"/>
    <w:rsid w:val="00A91F45"/>
    <w:rsid w:val="00A92006"/>
    <w:rsid w:val="00A92572"/>
    <w:rsid w:val="00A926D3"/>
    <w:rsid w:val="00A92ED3"/>
    <w:rsid w:val="00A9313A"/>
    <w:rsid w:val="00A93497"/>
    <w:rsid w:val="00A9371B"/>
    <w:rsid w:val="00A93AEE"/>
    <w:rsid w:val="00A93B02"/>
    <w:rsid w:val="00A94454"/>
    <w:rsid w:val="00A946D2"/>
    <w:rsid w:val="00A9478C"/>
    <w:rsid w:val="00A94820"/>
    <w:rsid w:val="00A94DBB"/>
    <w:rsid w:val="00A951B8"/>
    <w:rsid w:val="00A95357"/>
    <w:rsid w:val="00A95A74"/>
    <w:rsid w:val="00A95AA4"/>
    <w:rsid w:val="00A95C0C"/>
    <w:rsid w:val="00A95ED1"/>
    <w:rsid w:val="00A95F52"/>
    <w:rsid w:val="00A9618E"/>
    <w:rsid w:val="00A96191"/>
    <w:rsid w:val="00A96343"/>
    <w:rsid w:val="00A966E6"/>
    <w:rsid w:val="00A96A5B"/>
    <w:rsid w:val="00A96D2E"/>
    <w:rsid w:val="00A96F27"/>
    <w:rsid w:val="00A97815"/>
    <w:rsid w:val="00A97BF5"/>
    <w:rsid w:val="00AA03A0"/>
    <w:rsid w:val="00AA03DA"/>
    <w:rsid w:val="00AA0609"/>
    <w:rsid w:val="00AA0717"/>
    <w:rsid w:val="00AA09DC"/>
    <w:rsid w:val="00AA0AFE"/>
    <w:rsid w:val="00AA0B27"/>
    <w:rsid w:val="00AA0C40"/>
    <w:rsid w:val="00AA13BB"/>
    <w:rsid w:val="00AA19B0"/>
    <w:rsid w:val="00AA1BD3"/>
    <w:rsid w:val="00AA1CBB"/>
    <w:rsid w:val="00AA216A"/>
    <w:rsid w:val="00AA21F1"/>
    <w:rsid w:val="00AA2381"/>
    <w:rsid w:val="00AA24D8"/>
    <w:rsid w:val="00AA2592"/>
    <w:rsid w:val="00AA2C8D"/>
    <w:rsid w:val="00AA2EC2"/>
    <w:rsid w:val="00AA306D"/>
    <w:rsid w:val="00AA3F08"/>
    <w:rsid w:val="00AA411F"/>
    <w:rsid w:val="00AA42D7"/>
    <w:rsid w:val="00AA4803"/>
    <w:rsid w:val="00AA4A88"/>
    <w:rsid w:val="00AA4ECE"/>
    <w:rsid w:val="00AA4FD2"/>
    <w:rsid w:val="00AA5019"/>
    <w:rsid w:val="00AA5668"/>
    <w:rsid w:val="00AA5867"/>
    <w:rsid w:val="00AA5CF2"/>
    <w:rsid w:val="00AA5D0E"/>
    <w:rsid w:val="00AA5EA2"/>
    <w:rsid w:val="00AA5F62"/>
    <w:rsid w:val="00AA5F88"/>
    <w:rsid w:val="00AA6050"/>
    <w:rsid w:val="00AA6051"/>
    <w:rsid w:val="00AA60DA"/>
    <w:rsid w:val="00AA60FF"/>
    <w:rsid w:val="00AA61D5"/>
    <w:rsid w:val="00AA627B"/>
    <w:rsid w:val="00AA6637"/>
    <w:rsid w:val="00AA6B18"/>
    <w:rsid w:val="00AA6C87"/>
    <w:rsid w:val="00AA6F7A"/>
    <w:rsid w:val="00AA71F6"/>
    <w:rsid w:val="00AA72FB"/>
    <w:rsid w:val="00AA7E72"/>
    <w:rsid w:val="00AB039E"/>
    <w:rsid w:val="00AB05E7"/>
    <w:rsid w:val="00AB07E8"/>
    <w:rsid w:val="00AB07FE"/>
    <w:rsid w:val="00AB0DC4"/>
    <w:rsid w:val="00AB107A"/>
    <w:rsid w:val="00AB147F"/>
    <w:rsid w:val="00AB1569"/>
    <w:rsid w:val="00AB1927"/>
    <w:rsid w:val="00AB19B3"/>
    <w:rsid w:val="00AB1C42"/>
    <w:rsid w:val="00AB1EB4"/>
    <w:rsid w:val="00AB1F6A"/>
    <w:rsid w:val="00AB1FCC"/>
    <w:rsid w:val="00AB2014"/>
    <w:rsid w:val="00AB207E"/>
    <w:rsid w:val="00AB20EB"/>
    <w:rsid w:val="00AB2330"/>
    <w:rsid w:val="00AB27AE"/>
    <w:rsid w:val="00AB2B1A"/>
    <w:rsid w:val="00AB2BA4"/>
    <w:rsid w:val="00AB2C4D"/>
    <w:rsid w:val="00AB2E77"/>
    <w:rsid w:val="00AB323B"/>
    <w:rsid w:val="00AB33B7"/>
    <w:rsid w:val="00AB3D03"/>
    <w:rsid w:val="00AB3E4E"/>
    <w:rsid w:val="00AB4029"/>
    <w:rsid w:val="00AB427A"/>
    <w:rsid w:val="00AB4331"/>
    <w:rsid w:val="00AB4523"/>
    <w:rsid w:val="00AB4E7B"/>
    <w:rsid w:val="00AB514A"/>
    <w:rsid w:val="00AB5509"/>
    <w:rsid w:val="00AB5595"/>
    <w:rsid w:val="00AB58C8"/>
    <w:rsid w:val="00AB59A3"/>
    <w:rsid w:val="00AB59E5"/>
    <w:rsid w:val="00AB5C6E"/>
    <w:rsid w:val="00AB5CA7"/>
    <w:rsid w:val="00AB5D12"/>
    <w:rsid w:val="00AB5ED0"/>
    <w:rsid w:val="00AB611E"/>
    <w:rsid w:val="00AB6328"/>
    <w:rsid w:val="00AB65DC"/>
    <w:rsid w:val="00AB6617"/>
    <w:rsid w:val="00AB6C5D"/>
    <w:rsid w:val="00AB7355"/>
    <w:rsid w:val="00AB744F"/>
    <w:rsid w:val="00AB7595"/>
    <w:rsid w:val="00AB7878"/>
    <w:rsid w:val="00AB7C5B"/>
    <w:rsid w:val="00AB7C5E"/>
    <w:rsid w:val="00AB7D37"/>
    <w:rsid w:val="00AB7DC6"/>
    <w:rsid w:val="00AB7DD8"/>
    <w:rsid w:val="00AC00DB"/>
    <w:rsid w:val="00AC063C"/>
    <w:rsid w:val="00AC071E"/>
    <w:rsid w:val="00AC0FD3"/>
    <w:rsid w:val="00AC1041"/>
    <w:rsid w:val="00AC13B0"/>
    <w:rsid w:val="00AC1E62"/>
    <w:rsid w:val="00AC2120"/>
    <w:rsid w:val="00AC22A8"/>
    <w:rsid w:val="00AC2912"/>
    <w:rsid w:val="00AC3005"/>
    <w:rsid w:val="00AC3218"/>
    <w:rsid w:val="00AC3468"/>
    <w:rsid w:val="00AC3A78"/>
    <w:rsid w:val="00AC3B85"/>
    <w:rsid w:val="00AC3DCF"/>
    <w:rsid w:val="00AC3EB7"/>
    <w:rsid w:val="00AC3EBF"/>
    <w:rsid w:val="00AC3F2D"/>
    <w:rsid w:val="00AC444A"/>
    <w:rsid w:val="00AC44CE"/>
    <w:rsid w:val="00AC4502"/>
    <w:rsid w:val="00AC47C2"/>
    <w:rsid w:val="00AC4886"/>
    <w:rsid w:val="00AC48C1"/>
    <w:rsid w:val="00AC4B98"/>
    <w:rsid w:val="00AC4FEC"/>
    <w:rsid w:val="00AC52E6"/>
    <w:rsid w:val="00AC531C"/>
    <w:rsid w:val="00AC5406"/>
    <w:rsid w:val="00AC553A"/>
    <w:rsid w:val="00AC5850"/>
    <w:rsid w:val="00AC58A6"/>
    <w:rsid w:val="00AC5DFB"/>
    <w:rsid w:val="00AC6190"/>
    <w:rsid w:val="00AC62C5"/>
    <w:rsid w:val="00AC68E6"/>
    <w:rsid w:val="00AC693A"/>
    <w:rsid w:val="00AC69AD"/>
    <w:rsid w:val="00AC6A89"/>
    <w:rsid w:val="00AC79A7"/>
    <w:rsid w:val="00AD0059"/>
    <w:rsid w:val="00AD00E5"/>
    <w:rsid w:val="00AD0275"/>
    <w:rsid w:val="00AD0696"/>
    <w:rsid w:val="00AD07E1"/>
    <w:rsid w:val="00AD0D54"/>
    <w:rsid w:val="00AD10EA"/>
    <w:rsid w:val="00AD16A1"/>
    <w:rsid w:val="00AD1A28"/>
    <w:rsid w:val="00AD1AB7"/>
    <w:rsid w:val="00AD208D"/>
    <w:rsid w:val="00AD2238"/>
    <w:rsid w:val="00AD283D"/>
    <w:rsid w:val="00AD2D73"/>
    <w:rsid w:val="00AD30BA"/>
    <w:rsid w:val="00AD3253"/>
    <w:rsid w:val="00AD37B5"/>
    <w:rsid w:val="00AD38E0"/>
    <w:rsid w:val="00AD3A14"/>
    <w:rsid w:val="00AD3D2F"/>
    <w:rsid w:val="00AD4096"/>
    <w:rsid w:val="00AD40B2"/>
    <w:rsid w:val="00AD40B8"/>
    <w:rsid w:val="00AD4123"/>
    <w:rsid w:val="00AD460C"/>
    <w:rsid w:val="00AD46D8"/>
    <w:rsid w:val="00AD49BE"/>
    <w:rsid w:val="00AD4D48"/>
    <w:rsid w:val="00AD4DD0"/>
    <w:rsid w:val="00AD5287"/>
    <w:rsid w:val="00AD5A31"/>
    <w:rsid w:val="00AD5E63"/>
    <w:rsid w:val="00AD5EB5"/>
    <w:rsid w:val="00AD5FE4"/>
    <w:rsid w:val="00AD624C"/>
    <w:rsid w:val="00AD64ED"/>
    <w:rsid w:val="00AD6BC7"/>
    <w:rsid w:val="00AD6F0A"/>
    <w:rsid w:val="00AD6F76"/>
    <w:rsid w:val="00AD7272"/>
    <w:rsid w:val="00AD77C0"/>
    <w:rsid w:val="00AD7E2F"/>
    <w:rsid w:val="00AD7F25"/>
    <w:rsid w:val="00AE02A1"/>
    <w:rsid w:val="00AE04B8"/>
    <w:rsid w:val="00AE0745"/>
    <w:rsid w:val="00AE12EA"/>
    <w:rsid w:val="00AE13F7"/>
    <w:rsid w:val="00AE14BB"/>
    <w:rsid w:val="00AE1761"/>
    <w:rsid w:val="00AE195C"/>
    <w:rsid w:val="00AE1AF9"/>
    <w:rsid w:val="00AE241E"/>
    <w:rsid w:val="00AE273F"/>
    <w:rsid w:val="00AE2909"/>
    <w:rsid w:val="00AE2E35"/>
    <w:rsid w:val="00AE33B5"/>
    <w:rsid w:val="00AE3515"/>
    <w:rsid w:val="00AE3788"/>
    <w:rsid w:val="00AE3A22"/>
    <w:rsid w:val="00AE3FD0"/>
    <w:rsid w:val="00AE46B3"/>
    <w:rsid w:val="00AE477D"/>
    <w:rsid w:val="00AE4966"/>
    <w:rsid w:val="00AE4A70"/>
    <w:rsid w:val="00AE4EC1"/>
    <w:rsid w:val="00AE54E8"/>
    <w:rsid w:val="00AE55D2"/>
    <w:rsid w:val="00AE5E4E"/>
    <w:rsid w:val="00AE687E"/>
    <w:rsid w:val="00AE6A57"/>
    <w:rsid w:val="00AE6A90"/>
    <w:rsid w:val="00AE6D02"/>
    <w:rsid w:val="00AE6F42"/>
    <w:rsid w:val="00AE70DC"/>
    <w:rsid w:val="00AE725B"/>
    <w:rsid w:val="00AE7411"/>
    <w:rsid w:val="00AE75F2"/>
    <w:rsid w:val="00AE7781"/>
    <w:rsid w:val="00AE787A"/>
    <w:rsid w:val="00AE7B19"/>
    <w:rsid w:val="00AE7D50"/>
    <w:rsid w:val="00AF03E1"/>
    <w:rsid w:val="00AF0435"/>
    <w:rsid w:val="00AF0894"/>
    <w:rsid w:val="00AF091A"/>
    <w:rsid w:val="00AF0995"/>
    <w:rsid w:val="00AF09DB"/>
    <w:rsid w:val="00AF0CBC"/>
    <w:rsid w:val="00AF102F"/>
    <w:rsid w:val="00AF1298"/>
    <w:rsid w:val="00AF148B"/>
    <w:rsid w:val="00AF1576"/>
    <w:rsid w:val="00AF1B43"/>
    <w:rsid w:val="00AF1B5A"/>
    <w:rsid w:val="00AF1C45"/>
    <w:rsid w:val="00AF1C63"/>
    <w:rsid w:val="00AF25AF"/>
    <w:rsid w:val="00AF266D"/>
    <w:rsid w:val="00AF2C2F"/>
    <w:rsid w:val="00AF2E4B"/>
    <w:rsid w:val="00AF31DA"/>
    <w:rsid w:val="00AF324D"/>
    <w:rsid w:val="00AF3582"/>
    <w:rsid w:val="00AF36C6"/>
    <w:rsid w:val="00AF37AC"/>
    <w:rsid w:val="00AF39E4"/>
    <w:rsid w:val="00AF39F9"/>
    <w:rsid w:val="00AF3B95"/>
    <w:rsid w:val="00AF3FAB"/>
    <w:rsid w:val="00AF4306"/>
    <w:rsid w:val="00AF4503"/>
    <w:rsid w:val="00AF4753"/>
    <w:rsid w:val="00AF4CB3"/>
    <w:rsid w:val="00AF4D00"/>
    <w:rsid w:val="00AF5064"/>
    <w:rsid w:val="00AF5610"/>
    <w:rsid w:val="00AF579E"/>
    <w:rsid w:val="00AF57A7"/>
    <w:rsid w:val="00AF5A3B"/>
    <w:rsid w:val="00AF5AEE"/>
    <w:rsid w:val="00AF5B35"/>
    <w:rsid w:val="00AF5B91"/>
    <w:rsid w:val="00AF5C86"/>
    <w:rsid w:val="00AF6076"/>
    <w:rsid w:val="00AF6210"/>
    <w:rsid w:val="00AF641E"/>
    <w:rsid w:val="00AF6538"/>
    <w:rsid w:val="00AF67BD"/>
    <w:rsid w:val="00AF6A17"/>
    <w:rsid w:val="00AF6AAC"/>
    <w:rsid w:val="00AF6C2F"/>
    <w:rsid w:val="00AF6FBA"/>
    <w:rsid w:val="00AF707C"/>
    <w:rsid w:val="00AF7301"/>
    <w:rsid w:val="00AF7348"/>
    <w:rsid w:val="00AF75AF"/>
    <w:rsid w:val="00AF7919"/>
    <w:rsid w:val="00AF7B0D"/>
    <w:rsid w:val="00B001B5"/>
    <w:rsid w:val="00B00262"/>
    <w:rsid w:val="00B00537"/>
    <w:rsid w:val="00B00A19"/>
    <w:rsid w:val="00B00DAB"/>
    <w:rsid w:val="00B00DB4"/>
    <w:rsid w:val="00B00EF4"/>
    <w:rsid w:val="00B00FF3"/>
    <w:rsid w:val="00B01527"/>
    <w:rsid w:val="00B017A0"/>
    <w:rsid w:val="00B017CE"/>
    <w:rsid w:val="00B01919"/>
    <w:rsid w:val="00B0194B"/>
    <w:rsid w:val="00B01C10"/>
    <w:rsid w:val="00B01E54"/>
    <w:rsid w:val="00B02E64"/>
    <w:rsid w:val="00B031E9"/>
    <w:rsid w:val="00B041E3"/>
    <w:rsid w:val="00B0429C"/>
    <w:rsid w:val="00B04433"/>
    <w:rsid w:val="00B047C4"/>
    <w:rsid w:val="00B04856"/>
    <w:rsid w:val="00B04CA0"/>
    <w:rsid w:val="00B04E2D"/>
    <w:rsid w:val="00B04F91"/>
    <w:rsid w:val="00B0513E"/>
    <w:rsid w:val="00B05542"/>
    <w:rsid w:val="00B057F1"/>
    <w:rsid w:val="00B05A4D"/>
    <w:rsid w:val="00B05AE3"/>
    <w:rsid w:val="00B05CCA"/>
    <w:rsid w:val="00B05E0B"/>
    <w:rsid w:val="00B06530"/>
    <w:rsid w:val="00B06565"/>
    <w:rsid w:val="00B07033"/>
    <w:rsid w:val="00B07109"/>
    <w:rsid w:val="00B07244"/>
    <w:rsid w:val="00B07CF8"/>
    <w:rsid w:val="00B07F94"/>
    <w:rsid w:val="00B1049A"/>
    <w:rsid w:val="00B108ED"/>
    <w:rsid w:val="00B10B70"/>
    <w:rsid w:val="00B10E5E"/>
    <w:rsid w:val="00B11422"/>
    <w:rsid w:val="00B116ED"/>
    <w:rsid w:val="00B118C3"/>
    <w:rsid w:val="00B11B81"/>
    <w:rsid w:val="00B11C3B"/>
    <w:rsid w:val="00B11CF8"/>
    <w:rsid w:val="00B1258B"/>
    <w:rsid w:val="00B127AA"/>
    <w:rsid w:val="00B1284F"/>
    <w:rsid w:val="00B12CE3"/>
    <w:rsid w:val="00B12FD5"/>
    <w:rsid w:val="00B13042"/>
    <w:rsid w:val="00B13644"/>
    <w:rsid w:val="00B13B9E"/>
    <w:rsid w:val="00B140EE"/>
    <w:rsid w:val="00B1410A"/>
    <w:rsid w:val="00B141E2"/>
    <w:rsid w:val="00B14536"/>
    <w:rsid w:val="00B14560"/>
    <w:rsid w:val="00B14933"/>
    <w:rsid w:val="00B149CC"/>
    <w:rsid w:val="00B14D60"/>
    <w:rsid w:val="00B14D73"/>
    <w:rsid w:val="00B1501C"/>
    <w:rsid w:val="00B152E5"/>
    <w:rsid w:val="00B15D1C"/>
    <w:rsid w:val="00B1604C"/>
    <w:rsid w:val="00B16070"/>
    <w:rsid w:val="00B161C3"/>
    <w:rsid w:val="00B161DA"/>
    <w:rsid w:val="00B16519"/>
    <w:rsid w:val="00B16524"/>
    <w:rsid w:val="00B16881"/>
    <w:rsid w:val="00B16CCD"/>
    <w:rsid w:val="00B16FB1"/>
    <w:rsid w:val="00B170BD"/>
    <w:rsid w:val="00B174E4"/>
    <w:rsid w:val="00B176AB"/>
    <w:rsid w:val="00B17A23"/>
    <w:rsid w:val="00B17A97"/>
    <w:rsid w:val="00B17BB6"/>
    <w:rsid w:val="00B2002F"/>
    <w:rsid w:val="00B20267"/>
    <w:rsid w:val="00B202FD"/>
    <w:rsid w:val="00B206A2"/>
    <w:rsid w:val="00B20B78"/>
    <w:rsid w:val="00B2102B"/>
    <w:rsid w:val="00B214D6"/>
    <w:rsid w:val="00B21B33"/>
    <w:rsid w:val="00B21D01"/>
    <w:rsid w:val="00B21D93"/>
    <w:rsid w:val="00B21E08"/>
    <w:rsid w:val="00B21E4D"/>
    <w:rsid w:val="00B227B2"/>
    <w:rsid w:val="00B22E24"/>
    <w:rsid w:val="00B2307F"/>
    <w:rsid w:val="00B2339A"/>
    <w:rsid w:val="00B2386C"/>
    <w:rsid w:val="00B23C92"/>
    <w:rsid w:val="00B23DA6"/>
    <w:rsid w:val="00B23EE0"/>
    <w:rsid w:val="00B2420F"/>
    <w:rsid w:val="00B24296"/>
    <w:rsid w:val="00B24416"/>
    <w:rsid w:val="00B2449A"/>
    <w:rsid w:val="00B252E1"/>
    <w:rsid w:val="00B254C8"/>
    <w:rsid w:val="00B25552"/>
    <w:rsid w:val="00B25567"/>
    <w:rsid w:val="00B2565F"/>
    <w:rsid w:val="00B259DB"/>
    <w:rsid w:val="00B25AE2"/>
    <w:rsid w:val="00B25D02"/>
    <w:rsid w:val="00B25E32"/>
    <w:rsid w:val="00B25EB6"/>
    <w:rsid w:val="00B25FCA"/>
    <w:rsid w:val="00B26118"/>
    <w:rsid w:val="00B263BB"/>
    <w:rsid w:val="00B26779"/>
    <w:rsid w:val="00B268BE"/>
    <w:rsid w:val="00B26970"/>
    <w:rsid w:val="00B26BA4"/>
    <w:rsid w:val="00B26F9B"/>
    <w:rsid w:val="00B2721B"/>
    <w:rsid w:val="00B2729F"/>
    <w:rsid w:val="00B27A17"/>
    <w:rsid w:val="00B27A8A"/>
    <w:rsid w:val="00B27FCB"/>
    <w:rsid w:val="00B30493"/>
    <w:rsid w:val="00B3085C"/>
    <w:rsid w:val="00B309AF"/>
    <w:rsid w:val="00B30A7F"/>
    <w:rsid w:val="00B30E92"/>
    <w:rsid w:val="00B30EEC"/>
    <w:rsid w:val="00B3106A"/>
    <w:rsid w:val="00B311AD"/>
    <w:rsid w:val="00B316B7"/>
    <w:rsid w:val="00B32284"/>
    <w:rsid w:val="00B323D4"/>
    <w:rsid w:val="00B326EE"/>
    <w:rsid w:val="00B32CB6"/>
    <w:rsid w:val="00B32CB8"/>
    <w:rsid w:val="00B32DC9"/>
    <w:rsid w:val="00B32DDF"/>
    <w:rsid w:val="00B3315F"/>
    <w:rsid w:val="00B336BE"/>
    <w:rsid w:val="00B33BEB"/>
    <w:rsid w:val="00B33E49"/>
    <w:rsid w:val="00B33FFC"/>
    <w:rsid w:val="00B34501"/>
    <w:rsid w:val="00B3454F"/>
    <w:rsid w:val="00B345B8"/>
    <w:rsid w:val="00B345BB"/>
    <w:rsid w:val="00B34743"/>
    <w:rsid w:val="00B3485D"/>
    <w:rsid w:val="00B34ACF"/>
    <w:rsid w:val="00B34DAE"/>
    <w:rsid w:val="00B34FF9"/>
    <w:rsid w:val="00B35543"/>
    <w:rsid w:val="00B3564A"/>
    <w:rsid w:val="00B3599C"/>
    <w:rsid w:val="00B35C0B"/>
    <w:rsid w:val="00B35C21"/>
    <w:rsid w:val="00B3646C"/>
    <w:rsid w:val="00B365EB"/>
    <w:rsid w:val="00B37090"/>
    <w:rsid w:val="00B3774B"/>
    <w:rsid w:val="00B377A6"/>
    <w:rsid w:val="00B3782A"/>
    <w:rsid w:val="00B37C63"/>
    <w:rsid w:val="00B37CAD"/>
    <w:rsid w:val="00B40036"/>
    <w:rsid w:val="00B40321"/>
    <w:rsid w:val="00B40511"/>
    <w:rsid w:val="00B40BD1"/>
    <w:rsid w:val="00B41596"/>
    <w:rsid w:val="00B41C27"/>
    <w:rsid w:val="00B41E09"/>
    <w:rsid w:val="00B41E9A"/>
    <w:rsid w:val="00B423A0"/>
    <w:rsid w:val="00B42A50"/>
    <w:rsid w:val="00B42C0D"/>
    <w:rsid w:val="00B42C79"/>
    <w:rsid w:val="00B42DDE"/>
    <w:rsid w:val="00B431D7"/>
    <w:rsid w:val="00B43263"/>
    <w:rsid w:val="00B43333"/>
    <w:rsid w:val="00B4345B"/>
    <w:rsid w:val="00B436C9"/>
    <w:rsid w:val="00B437F7"/>
    <w:rsid w:val="00B43AB7"/>
    <w:rsid w:val="00B43C56"/>
    <w:rsid w:val="00B43F0E"/>
    <w:rsid w:val="00B441FB"/>
    <w:rsid w:val="00B45035"/>
    <w:rsid w:val="00B45202"/>
    <w:rsid w:val="00B45595"/>
    <w:rsid w:val="00B45996"/>
    <w:rsid w:val="00B46508"/>
    <w:rsid w:val="00B465CD"/>
    <w:rsid w:val="00B465FE"/>
    <w:rsid w:val="00B46996"/>
    <w:rsid w:val="00B46C60"/>
    <w:rsid w:val="00B46CE9"/>
    <w:rsid w:val="00B4711E"/>
    <w:rsid w:val="00B472F8"/>
    <w:rsid w:val="00B47338"/>
    <w:rsid w:val="00B473DB"/>
    <w:rsid w:val="00B47413"/>
    <w:rsid w:val="00B47442"/>
    <w:rsid w:val="00B479B2"/>
    <w:rsid w:val="00B50049"/>
    <w:rsid w:val="00B5084D"/>
    <w:rsid w:val="00B50E44"/>
    <w:rsid w:val="00B513FB"/>
    <w:rsid w:val="00B51AEC"/>
    <w:rsid w:val="00B51D9A"/>
    <w:rsid w:val="00B523EE"/>
    <w:rsid w:val="00B5258D"/>
    <w:rsid w:val="00B530BB"/>
    <w:rsid w:val="00B532FE"/>
    <w:rsid w:val="00B533D6"/>
    <w:rsid w:val="00B5363B"/>
    <w:rsid w:val="00B53A65"/>
    <w:rsid w:val="00B53C87"/>
    <w:rsid w:val="00B53D93"/>
    <w:rsid w:val="00B53E90"/>
    <w:rsid w:val="00B5424B"/>
    <w:rsid w:val="00B543BA"/>
    <w:rsid w:val="00B546E1"/>
    <w:rsid w:val="00B548B7"/>
    <w:rsid w:val="00B54DB2"/>
    <w:rsid w:val="00B555A8"/>
    <w:rsid w:val="00B55636"/>
    <w:rsid w:val="00B557EC"/>
    <w:rsid w:val="00B558F6"/>
    <w:rsid w:val="00B55D17"/>
    <w:rsid w:val="00B56497"/>
    <w:rsid w:val="00B56973"/>
    <w:rsid w:val="00B56ED8"/>
    <w:rsid w:val="00B570E1"/>
    <w:rsid w:val="00B571A2"/>
    <w:rsid w:val="00B5748A"/>
    <w:rsid w:val="00B577FC"/>
    <w:rsid w:val="00B57B33"/>
    <w:rsid w:val="00B57B76"/>
    <w:rsid w:val="00B57DE7"/>
    <w:rsid w:val="00B60188"/>
    <w:rsid w:val="00B60281"/>
    <w:rsid w:val="00B60406"/>
    <w:rsid w:val="00B60A6C"/>
    <w:rsid w:val="00B60D08"/>
    <w:rsid w:val="00B60FB7"/>
    <w:rsid w:val="00B614A2"/>
    <w:rsid w:val="00B61509"/>
    <w:rsid w:val="00B6220F"/>
    <w:rsid w:val="00B627C3"/>
    <w:rsid w:val="00B62A9C"/>
    <w:rsid w:val="00B62AD6"/>
    <w:rsid w:val="00B62B53"/>
    <w:rsid w:val="00B62F0E"/>
    <w:rsid w:val="00B63025"/>
    <w:rsid w:val="00B63A8D"/>
    <w:rsid w:val="00B63C73"/>
    <w:rsid w:val="00B63EE7"/>
    <w:rsid w:val="00B6446E"/>
    <w:rsid w:val="00B645AA"/>
    <w:rsid w:val="00B64830"/>
    <w:rsid w:val="00B64B34"/>
    <w:rsid w:val="00B65025"/>
    <w:rsid w:val="00B65479"/>
    <w:rsid w:val="00B65531"/>
    <w:rsid w:val="00B655B1"/>
    <w:rsid w:val="00B65CC1"/>
    <w:rsid w:val="00B65D65"/>
    <w:rsid w:val="00B65F23"/>
    <w:rsid w:val="00B66385"/>
    <w:rsid w:val="00B6656F"/>
    <w:rsid w:val="00B67228"/>
    <w:rsid w:val="00B674D0"/>
    <w:rsid w:val="00B67583"/>
    <w:rsid w:val="00B676AA"/>
    <w:rsid w:val="00B6798A"/>
    <w:rsid w:val="00B67EA9"/>
    <w:rsid w:val="00B70879"/>
    <w:rsid w:val="00B70A3A"/>
    <w:rsid w:val="00B70D94"/>
    <w:rsid w:val="00B710E1"/>
    <w:rsid w:val="00B711FE"/>
    <w:rsid w:val="00B712F7"/>
    <w:rsid w:val="00B7184E"/>
    <w:rsid w:val="00B719E0"/>
    <w:rsid w:val="00B71B14"/>
    <w:rsid w:val="00B71D7B"/>
    <w:rsid w:val="00B72210"/>
    <w:rsid w:val="00B72259"/>
    <w:rsid w:val="00B72299"/>
    <w:rsid w:val="00B72ECB"/>
    <w:rsid w:val="00B73EB2"/>
    <w:rsid w:val="00B73F16"/>
    <w:rsid w:val="00B74118"/>
    <w:rsid w:val="00B74552"/>
    <w:rsid w:val="00B749E7"/>
    <w:rsid w:val="00B74E02"/>
    <w:rsid w:val="00B75104"/>
    <w:rsid w:val="00B75183"/>
    <w:rsid w:val="00B75624"/>
    <w:rsid w:val="00B75D38"/>
    <w:rsid w:val="00B75F16"/>
    <w:rsid w:val="00B76435"/>
    <w:rsid w:val="00B765E2"/>
    <w:rsid w:val="00B765F2"/>
    <w:rsid w:val="00B76C95"/>
    <w:rsid w:val="00B76D63"/>
    <w:rsid w:val="00B76EB5"/>
    <w:rsid w:val="00B77000"/>
    <w:rsid w:val="00B7728E"/>
    <w:rsid w:val="00B77400"/>
    <w:rsid w:val="00B777C4"/>
    <w:rsid w:val="00B77A63"/>
    <w:rsid w:val="00B77DB3"/>
    <w:rsid w:val="00B77E78"/>
    <w:rsid w:val="00B80326"/>
    <w:rsid w:val="00B8083A"/>
    <w:rsid w:val="00B80C88"/>
    <w:rsid w:val="00B80C9E"/>
    <w:rsid w:val="00B811AC"/>
    <w:rsid w:val="00B8133B"/>
    <w:rsid w:val="00B813D1"/>
    <w:rsid w:val="00B815BA"/>
    <w:rsid w:val="00B8195C"/>
    <w:rsid w:val="00B819CC"/>
    <w:rsid w:val="00B81BD8"/>
    <w:rsid w:val="00B81FC6"/>
    <w:rsid w:val="00B81FFC"/>
    <w:rsid w:val="00B822A1"/>
    <w:rsid w:val="00B822B9"/>
    <w:rsid w:val="00B82329"/>
    <w:rsid w:val="00B824FA"/>
    <w:rsid w:val="00B8269C"/>
    <w:rsid w:val="00B82972"/>
    <w:rsid w:val="00B8297B"/>
    <w:rsid w:val="00B829D5"/>
    <w:rsid w:val="00B82B2B"/>
    <w:rsid w:val="00B82B9F"/>
    <w:rsid w:val="00B82D26"/>
    <w:rsid w:val="00B8302F"/>
    <w:rsid w:val="00B83372"/>
    <w:rsid w:val="00B83377"/>
    <w:rsid w:val="00B833FA"/>
    <w:rsid w:val="00B83BE0"/>
    <w:rsid w:val="00B83CE2"/>
    <w:rsid w:val="00B84369"/>
    <w:rsid w:val="00B8471E"/>
    <w:rsid w:val="00B8486E"/>
    <w:rsid w:val="00B84BEA"/>
    <w:rsid w:val="00B84C27"/>
    <w:rsid w:val="00B84CEB"/>
    <w:rsid w:val="00B85D5C"/>
    <w:rsid w:val="00B86052"/>
    <w:rsid w:val="00B86578"/>
    <w:rsid w:val="00B865BA"/>
    <w:rsid w:val="00B867B6"/>
    <w:rsid w:val="00B86957"/>
    <w:rsid w:val="00B86D55"/>
    <w:rsid w:val="00B86E8D"/>
    <w:rsid w:val="00B87118"/>
    <w:rsid w:val="00B87194"/>
    <w:rsid w:val="00B874F0"/>
    <w:rsid w:val="00B87605"/>
    <w:rsid w:val="00B87783"/>
    <w:rsid w:val="00B878BE"/>
    <w:rsid w:val="00B9059D"/>
    <w:rsid w:val="00B90812"/>
    <w:rsid w:val="00B90855"/>
    <w:rsid w:val="00B909CB"/>
    <w:rsid w:val="00B90B32"/>
    <w:rsid w:val="00B90EB1"/>
    <w:rsid w:val="00B910D9"/>
    <w:rsid w:val="00B9137D"/>
    <w:rsid w:val="00B9145F"/>
    <w:rsid w:val="00B91536"/>
    <w:rsid w:val="00B91A73"/>
    <w:rsid w:val="00B91C81"/>
    <w:rsid w:val="00B91C84"/>
    <w:rsid w:val="00B91E7A"/>
    <w:rsid w:val="00B91FDE"/>
    <w:rsid w:val="00B920E6"/>
    <w:rsid w:val="00B92105"/>
    <w:rsid w:val="00B925DB"/>
    <w:rsid w:val="00B93735"/>
    <w:rsid w:val="00B93AD1"/>
    <w:rsid w:val="00B93E4B"/>
    <w:rsid w:val="00B9402C"/>
    <w:rsid w:val="00B9439E"/>
    <w:rsid w:val="00B943D7"/>
    <w:rsid w:val="00B94BCD"/>
    <w:rsid w:val="00B94CD3"/>
    <w:rsid w:val="00B95788"/>
    <w:rsid w:val="00B95829"/>
    <w:rsid w:val="00B95B28"/>
    <w:rsid w:val="00B95B5A"/>
    <w:rsid w:val="00B95CAB"/>
    <w:rsid w:val="00B96409"/>
    <w:rsid w:val="00B9650B"/>
    <w:rsid w:val="00B966CA"/>
    <w:rsid w:val="00B96F07"/>
    <w:rsid w:val="00B97008"/>
    <w:rsid w:val="00B971CD"/>
    <w:rsid w:val="00B9732E"/>
    <w:rsid w:val="00B973D8"/>
    <w:rsid w:val="00B97466"/>
    <w:rsid w:val="00B9755E"/>
    <w:rsid w:val="00B9781F"/>
    <w:rsid w:val="00B97C71"/>
    <w:rsid w:val="00B97D85"/>
    <w:rsid w:val="00B97DA0"/>
    <w:rsid w:val="00BA0028"/>
    <w:rsid w:val="00BA0301"/>
    <w:rsid w:val="00BA0471"/>
    <w:rsid w:val="00BA0669"/>
    <w:rsid w:val="00BA06CA"/>
    <w:rsid w:val="00BA0851"/>
    <w:rsid w:val="00BA08AD"/>
    <w:rsid w:val="00BA0A3A"/>
    <w:rsid w:val="00BA0B51"/>
    <w:rsid w:val="00BA0EC6"/>
    <w:rsid w:val="00BA0FBC"/>
    <w:rsid w:val="00BA109F"/>
    <w:rsid w:val="00BA1171"/>
    <w:rsid w:val="00BA12C5"/>
    <w:rsid w:val="00BA14FF"/>
    <w:rsid w:val="00BA1541"/>
    <w:rsid w:val="00BA1768"/>
    <w:rsid w:val="00BA17DE"/>
    <w:rsid w:val="00BA24F4"/>
    <w:rsid w:val="00BA28EB"/>
    <w:rsid w:val="00BA2A64"/>
    <w:rsid w:val="00BA2AA5"/>
    <w:rsid w:val="00BA30A9"/>
    <w:rsid w:val="00BA32DE"/>
    <w:rsid w:val="00BA3374"/>
    <w:rsid w:val="00BA3876"/>
    <w:rsid w:val="00BA3B41"/>
    <w:rsid w:val="00BA421A"/>
    <w:rsid w:val="00BA450A"/>
    <w:rsid w:val="00BA4559"/>
    <w:rsid w:val="00BA4643"/>
    <w:rsid w:val="00BA4765"/>
    <w:rsid w:val="00BA5073"/>
    <w:rsid w:val="00BA53C6"/>
    <w:rsid w:val="00BA53F3"/>
    <w:rsid w:val="00BA54E0"/>
    <w:rsid w:val="00BA5931"/>
    <w:rsid w:val="00BA5BCC"/>
    <w:rsid w:val="00BA5CAF"/>
    <w:rsid w:val="00BA636C"/>
    <w:rsid w:val="00BA6449"/>
    <w:rsid w:val="00BA6C62"/>
    <w:rsid w:val="00BA6D83"/>
    <w:rsid w:val="00BA6F0B"/>
    <w:rsid w:val="00BA7355"/>
    <w:rsid w:val="00BA73F7"/>
    <w:rsid w:val="00BA76D6"/>
    <w:rsid w:val="00BA78EA"/>
    <w:rsid w:val="00BA7D06"/>
    <w:rsid w:val="00BA7D28"/>
    <w:rsid w:val="00BB0018"/>
    <w:rsid w:val="00BB0227"/>
    <w:rsid w:val="00BB0245"/>
    <w:rsid w:val="00BB069C"/>
    <w:rsid w:val="00BB080F"/>
    <w:rsid w:val="00BB0C47"/>
    <w:rsid w:val="00BB0ED4"/>
    <w:rsid w:val="00BB11F9"/>
    <w:rsid w:val="00BB13A1"/>
    <w:rsid w:val="00BB1448"/>
    <w:rsid w:val="00BB1504"/>
    <w:rsid w:val="00BB156E"/>
    <w:rsid w:val="00BB1CCF"/>
    <w:rsid w:val="00BB1EAD"/>
    <w:rsid w:val="00BB24BB"/>
    <w:rsid w:val="00BB2935"/>
    <w:rsid w:val="00BB2A05"/>
    <w:rsid w:val="00BB2EE1"/>
    <w:rsid w:val="00BB33D5"/>
    <w:rsid w:val="00BB34C5"/>
    <w:rsid w:val="00BB3546"/>
    <w:rsid w:val="00BB3586"/>
    <w:rsid w:val="00BB372D"/>
    <w:rsid w:val="00BB38E4"/>
    <w:rsid w:val="00BB390C"/>
    <w:rsid w:val="00BB3B19"/>
    <w:rsid w:val="00BB3E57"/>
    <w:rsid w:val="00BB44B2"/>
    <w:rsid w:val="00BB4555"/>
    <w:rsid w:val="00BB47BA"/>
    <w:rsid w:val="00BB4D92"/>
    <w:rsid w:val="00BB505D"/>
    <w:rsid w:val="00BB51A2"/>
    <w:rsid w:val="00BB52DE"/>
    <w:rsid w:val="00BB53B6"/>
    <w:rsid w:val="00BB5E49"/>
    <w:rsid w:val="00BB5E5E"/>
    <w:rsid w:val="00BB5F34"/>
    <w:rsid w:val="00BB5F95"/>
    <w:rsid w:val="00BB6896"/>
    <w:rsid w:val="00BB6B5F"/>
    <w:rsid w:val="00BB6EE7"/>
    <w:rsid w:val="00BB7121"/>
    <w:rsid w:val="00BB73BB"/>
    <w:rsid w:val="00BB7578"/>
    <w:rsid w:val="00BB7645"/>
    <w:rsid w:val="00BB78A5"/>
    <w:rsid w:val="00BC067B"/>
    <w:rsid w:val="00BC0E0C"/>
    <w:rsid w:val="00BC0E17"/>
    <w:rsid w:val="00BC1376"/>
    <w:rsid w:val="00BC1451"/>
    <w:rsid w:val="00BC175A"/>
    <w:rsid w:val="00BC175F"/>
    <w:rsid w:val="00BC17F0"/>
    <w:rsid w:val="00BC1B5C"/>
    <w:rsid w:val="00BC20A9"/>
    <w:rsid w:val="00BC21E8"/>
    <w:rsid w:val="00BC27DF"/>
    <w:rsid w:val="00BC28F3"/>
    <w:rsid w:val="00BC29DC"/>
    <w:rsid w:val="00BC29EE"/>
    <w:rsid w:val="00BC2B80"/>
    <w:rsid w:val="00BC2D68"/>
    <w:rsid w:val="00BC2F11"/>
    <w:rsid w:val="00BC3042"/>
    <w:rsid w:val="00BC32A0"/>
    <w:rsid w:val="00BC35BB"/>
    <w:rsid w:val="00BC3683"/>
    <w:rsid w:val="00BC37A8"/>
    <w:rsid w:val="00BC3A98"/>
    <w:rsid w:val="00BC3C9C"/>
    <w:rsid w:val="00BC3F33"/>
    <w:rsid w:val="00BC3FB9"/>
    <w:rsid w:val="00BC422E"/>
    <w:rsid w:val="00BC4326"/>
    <w:rsid w:val="00BC46BD"/>
    <w:rsid w:val="00BC4734"/>
    <w:rsid w:val="00BC4750"/>
    <w:rsid w:val="00BC47C9"/>
    <w:rsid w:val="00BC4B4A"/>
    <w:rsid w:val="00BC4C9F"/>
    <w:rsid w:val="00BC50A7"/>
    <w:rsid w:val="00BC5B14"/>
    <w:rsid w:val="00BC5F9D"/>
    <w:rsid w:val="00BC5FA0"/>
    <w:rsid w:val="00BC6014"/>
    <w:rsid w:val="00BC606A"/>
    <w:rsid w:val="00BC618E"/>
    <w:rsid w:val="00BC6660"/>
    <w:rsid w:val="00BC67E9"/>
    <w:rsid w:val="00BC6D29"/>
    <w:rsid w:val="00BC6E29"/>
    <w:rsid w:val="00BC6E47"/>
    <w:rsid w:val="00BC72EE"/>
    <w:rsid w:val="00BC7CC0"/>
    <w:rsid w:val="00BD023E"/>
    <w:rsid w:val="00BD0817"/>
    <w:rsid w:val="00BD0CDA"/>
    <w:rsid w:val="00BD156B"/>
    <w:rsid w:val="00BD19E7"/>
    <w:rsid w:val="00BD1DFF"/>
    <w:rsid w:val="00BD1F8D"/>
    <w:rsid w:val="00BD2876"/>
    <w:rsid w:val="00BD2D07"/>
    <w:rsid w:val="00BD2FC7"/>
    <w:rsid w:val="00BD31A2"/>
    <w:rsid w:val="00BD31DB"/>
    <w:rsid w:val="00BD3A82"/>
    <w:rsid w:val="00BD3B45"/>
    <w:rsid w:val="00BD3D95"/>
    <w:rsid w:val="00BD41A6"/>
    <w:rsid w:val="00BD44E8"/>
    <w:rsid w:val="00BD4598"/>
    <w:rsid w:val="00BD46F2"/>
    <w:rsid w:val="00BD4718"/>
    <w:rsid w:val="00BD4ACA"/>
    <w:rsid w:val="00BD4B7B"/>
    <w:rsid w:val="00BD4E06"/>
    <w:rsid w:val="00BD54AA"/>
    <w:rsid w:val="00BD54DF"/>
    <w:rsid w:val="00BD5606"/>
    <w:rsid w:val="00BD5876"/>
    <w:rsid w:val="00BD59F6"/>
    <w:rsid w:val="00BD5EE3"/>
    <w:rsid w:val="00BD60F9"/>
    <w:rsid w:val="00BD6878"/>
    <w:rsid w:val="00BD6A0B"/>
    <w:rsid w:val="00BD6B80"/>
    <w:rsid w:val="00BD6C40"/>
    <w:rsid w:val="00BD6D9E"/>
    <w:rsid w:val="00BD726B"/>
    <w:rsid w:val="00BD7734"/>
    <w:rsid w:val="00BD7970"/>
    <w:rsid w:val="00BD7E74"/>
    <w:rsid w:val="00BD7EAB"/>
    <w:rsid w:val="00BD7F24"/>
    <w:rsid w:val="00BE02C5"/>
    <w:rsid w:val="00BE02D6"/>
    <w:rsid w:val="00BE075F"/>
    <w:rsid w:val="00BE0814"/>
    <w:rsid w:val="00BE0C46"/>
    <w:rsid w:val="00BE0D75"/>
    <w:rsid w:val="00BE0F2F"/>
    <w:rsid w:val="00BE130E"/>
    <w:rsid w:val="00BE16E3"/>
    <w:rsid w:val="00BE184D"/>
    <w:rsid w:val="00BE1B06"/>
    <w:rsid w:val="00BE1C63"/>
    <w:rsid w:val="00BE1DC9"/>
    <w:rsid w:val="00BE258D"/>
    <w:rsid w:val="00BE26DB"/>
    <w:rsid w:val="00BE2C7B"/>
    <w:rsid w:val="00BE2CB2"/>
    <w:rsid w:val="00BE30C2"/>
    <w:rsid w:val="00BE3BF8"/>
    <w:rsid w:val="00BE3D26"/>
    <w:rsid w:val="00BE436C"/>
    <w:rsid w:val="00BE4C94"/>
    <w:rsid w:val="00BE4D16"/>
    <w:rsid w:val="00BE585D"/>
    <w:rsid w:val="00BE5922"/>
    <w:rsid w:val="00BE59FF"/>
    <w:rsid w:val="00BE5A79"/>
    <w:rsid w:val="00BE5D94"/>
    <w:rsid w:val="00BE694C"/>
    <w:rsid w:val="00BE73A6"/>
    <w:rsid w:val="00BE7B94"/>
    <w:rsid w:val="00BE7D51"/>
    <w:rsid w:val="00BE7E3D"/>
    <w:rsid w:val="00BF059E"/>
    <w:rsid w:val="00BF082A"/>
    <w:rsid w:val="00BF0ABF"/>
    <w:rsid w:val="00BF1030"/>
    <w:rsid w:val="00BF11D4"/>
    <w:rsid w:val="00BF1830"/>
    <w:rsid w:val="00BF1AC0"/>
    <w:rsid w:val="00BF1B87"/>
    <w:rsid w:val="00BF23D9"/>
    <w:rsid w:val="00BF3253"/>
    <w:rsid w:val="00BF334D"/>
    <w:rsid w:val="00BF3509"/>
    <w:rsid w:val="00BF370B"/>
    <w:rsid w:val="00BF379B"/>
    <w:rsid w:val="00BF3B74"/>
    <w:rsid w:val="00BF3BAD"/>
    <w:rsid w:val="00BF3DF8"/>
    <w:rsid w:val="00BF43D4"/>
    <w:rsid w:val="00BF4743"/>
    <w:rsid w:val="00BF481B"/>
    <w:rsid w:val="00BF48B2"/>
    <w:rsid w:val="00BF49C3"/>
    <w:rsid w:val="00BF49D8"/>
    <w:rsid w:val="00BF4CDE"/>
    <w:rsid w:val="00BF4E61"/>
    <w:rsid w:val="00BF4F4B"/>
    <w:rsid w:val="00BF54FA"/>
    <w:rsid w:val="00BF58AC"/>
    <w:rsid w:val="00BF5CC6"/>
    <w:rsid w:val="00BF5CF5"/>
    <w:rsid w:val="00BF5EE2"/>
    <w:rsid w:val="00BF6008"/>
    <w:rsid w:val="00BF611E"/>
    <w:rsid w:val="00BF67C9"/>
    <w:rsid w:val="00BF6832"/>
    <w:rsid w:val="00BF6978"/>
    <w:rsid w:val="00BF6CD2"/>
    <w:rsid w:val="00BF76EB"/>
    <w:rsid w:val="00BF781D"/>
    <w:rsid w:val="00BF7C3B"/>
    <w:rsid w:val="00BF7F88"/>
    <w:rsid w:val="00C0045E"/>
    <w:rsid w:val="00C00B0B"/>
    <w:rsid w:val="00C00C34"/>
    <w:rsid w:val="00C00F01"/>
    <w:rsid w:val="00C00FEC"/>
    <w:rsid w:val="00C01226"/>
    <w:rsid w:val="00C01491"/>
    <w:rsid w:val="00C017D3"/>
    <w:rsid w:val="00C01865"/>
    <w:rsid w:val="00C01A10"/>
    <w:rsid w:val="00C01A7B"/>
    <w:rsid w:val="00C01E98"/>
    <w:rsid w:val="00C022F2"/>
    <w:rsid w:val="00C025B7"/>
    <w:rsid w:val="00C028E0"/>
    <w:rsid w:val="00C02AC7"/>
    <w:rsid w:val="00C02E15"/>
    <w:rsid w:val="00C02E67"/>
    <w:rsid w:val="00C03645"/>
    <w:rsid w:val="00C0397A"/>
    <w:rsid w:val="00C039CB"/>
    <w:rsid w:val="00C03A7E"/>
    <w:rsid w:val="00C03BD5"/>
    <w:rsid w:val="00C03D7D"/>
    <w:rsid w:val="00C03D86"/>
    <w:rsid w:val="00C03F59"/>
    <w:rsid w:val="00C042AB"/>
    <w:rsid w:val="00C0470B"/>
    <w:rsid w:val="00C04DA0"/>
    <w:rsid w:val="00C05B30"/>
    <w:rsid w:val="00C05F47"/>
    <w:rsid w:val="00C0623E"/>
    <w:rsid w:val="00C06655"/>
    <w:rsid w:val="00C073F6"/>
    <w:rsid w:val="00C07410"/>
    <w:rsid w:val="00C076AF"/>
    <w:rsid w:val="00C07731"/>
    <w:rsid w:val="00C07C29"/>
    <w:rsid w:val="00C103C3"/>
    <w:rsid w:val="00C104CD"/>
    <w:rsid w:val="00C10564"/>
    <w:rsid w:val="00C10784"/>
    <w:rsid w:val="00C108C6"/>
    <w:rsid w:val="00C1098E"/>
    <w:rsid w:val="00C10A1F"/>
    <w:rsid w:val="00C10A9B"/>
    <w:rsid w:val="00C10FF0"/>
    <w:rsid w:val="00C1105F"/>
    <w:rsid w:val="00C11712"/>
    <w:rsid w:val="00C11786"/>
    <w:rsid w:val="00C11802"/>
    <w:rsid w:val="00C119EE"/>
    <w:rsid w:val="00C11A6E"/>
    <w:rsid w:val="00C11DE5"/>
    <w:rsid w:val="00C12745"/>
    <w:rsid w:val="00C12764"/>
    <w:rsid w:val="00C127A3"/>
    <w:rsid w:val="00C12AD3"/>
    <w:rsid w:val="00C12E8D"/>
    <w:rsid w:val="00C13D67"/>
    <w:rsid w:val="00C1461C"/>
    <w:rsid w:val="00C146DD"/>
    <w:rsid w:val="00C1475C"/>
    <w:rsid w:val="00C14A3F"/>
    <w:rsid w:val="00C14FD8"/>
    <w:rsid w:val="00C15038"/>
    <w:rsid w:val="00C152A8"/>
    <w:rsid w:val="00C153DB"/>
    <w:rsid w:val="00C153F3"/>
    <w:rsid w:val="00C15665"/>
    <w:rsid w:val="00C1583C"/>
    <w:rsid w:val="00C15AFD"/>
    <w:rsid w:val="00C15E62"/>
    <w:rsid w:val="00C15F23"/>
    <w:rsid w:val="00C162A1"/>
    <w:rsid w:val="00C16433"/>
    <w:rsid w:val="00C16879"/>
    <w:rsid w:val="00C16A55"/>
    <w:rsid w:val="00C16C03"/>
    <w:rsid w:val="00C16DF1"/>
    <w:rsid w:val="00C16E70"/>
    <w:rsid w:val="00C16F5C"/>
    <w:rsid w:val="00C17178"/>
    <w:rsid w:val="00C175AC"/>
    <w:rsid w:val="00C1798D"/>
    <w:rsid w:val="00C20298"/>
    <w:rsid w:val="00C20818"/>
    <w:rsid w:val="00C21023"/>
    <w:rsid w:val="00C2106F"/>
    <w:rsid w:val="00C211C1"/>
    <w:rsid w:val="00C212FC"/>
    <w:rsid w:val="00C21302"/>
    <w:rsid w:val="00C214A4"/>
    <w:rsid w:val="00C21A02"/>
    <w:rsid w:val="00C21B76"/>
    <w:rsid w:val="00C21CA4"/>
    <w:rsid w:val="00C22DC3"/>
    <w:rsid w:val="00C231BF"/>
    <w:rsid w:val="00C2370C"/>
    <w:rsid w:val="00C23DDB"/>
    <w:rsid w:val="00C23E71"/>
    <w:rsid w:val="00C240D5"/>
    <w:rsid w:val="00C24230"/>
    <w:rsid w:val="00C245EC"/>
    <w:rsid w:val="00C24C79"/>
    <w:rsid w:val="00C25108"/>
    <w:rsid w:val="00C254A5"/>
    <w:rsid w:val="00C258B4"/>
    <w:rsid w:val="00C25FF9"/>
    <w:rsid w:val="00C26983"/>
    <w:rsid w:val="00C27512"/>
    <w:rsid w:val="00C2752E"/>
    <w:rsid w:val="00C27AAF"/>
    <w:rsid w:val="00C27AD7"/>
    <w:rsid w:val="00C27D9D"/>
    <w:rsid w:val="00C307FC"/>
    <w:rsid w:val="00C30A65"/>
    <w:rsid w:val="00C30C6A"/>
    <w:rsid w:val="00C3114E"/>
    <w:rsid w:val="00C31635"/>
    <w:rsid w:val="00C316B9"/>
    <w:rsid w:val="00C319EB"/>
    <w:rsid w:val="00C31BC9"/>
    <w:rsid w:val="00C31D04"/>
    <w:rsid w:val="00C31E4F"/>
    <w:rsid w:val="00C31F7D"/>
    <w:rsid w:val="00C3213B"/>
    <w:rsid w:val="00C322FA"/>
    <w:rsid w:val="00C32965"/>
    <w:rsid w:val="00C32EA9"/>
    <w:rsid w:val="00C330C9"/>
    <w:rsid w:val="00C33783"/>
    <w:rsid w:val="00C33834"/>
    <w:rsid w:val="00C33B42"/>
    <w:rsid w:val="00C340FA"/>
    <w:rsid w:val="00C342B3"/>
    <w:rsid w:val="00C34723"/>
    <w:rsid w:val="00C349AE"/>
    <w:rsid w:val="00C34A5A"/>
    <w:rsid w:val="00C34D14"/>
    <w:rsid w:val="00C34D95"/>
    <w:rsid w:val="00C35271"/>
    <w:rsid w:val="00C35545"/>
    <w:rsid w:val="00C359B2"/>
    <w:rsid w:val="00C35EB1"/>
    <w:rsid w:val="00C3622F"/>
    <w:rsid w:val="00C36270"/>
    <w:rsid w:val="00C3627F"/>
    <w:rsid w:val="00C365FA"/>
    <w:rsid w:val="00C366C8"/>
    <w:rsid w:val="00C36AE0"/>
    <w:rsid w:val="00C36C32"/>
    <w:rsid w:val="00C371FF"/>
    <w:rsid w:val="00C37270"/>
    <w:rsid w:val="00C3740E"/>
    <w:rsid w:val="00C3762A"/>
    <w:rsid w:val="00C37885"/>
    <w:rsid w:val="00C37920"/>
    <w:rsid w:val="00C37DB4"/>
    <w:rsid w:val="00C37DC0"/>
    <w:rsid w:val="00C37E46"/>
    <w:rsid w:val="00C405A3"/>
    <w:rsid w:val="00C40901"/>
    <w:rsid w:val="00C40BB2"/>
    <w:rsid w:val="00C40BF9"/>
    <w:rsid w:val="00C40FCC"/>
    <w:rsid w:val="00C413C0"/>
    <w:rsid w:val="00C413D3"/>
    <w:rsid w:val="00C414CB"/>
    <w:rsid w:val="00C41797"/>
    <w:rsid w:val="00C418E9"/>
    <w:rsid w:val="00C41C05"/>
    <w:rsid w:val="00C41C1C"/>
    <w:rsid w:val="00C42063"/>
    <w:rsid w:val="00C42179"/>
    <w:rsid w:val="00C425A0"/>
    <w:rsid w:val="00C42797"/>
    <w:rsid w:val="00C427B2"/>
    <w:rsid w:val="00C42D2C"/>
    <w:rsid w:val="00C42E51"/>
    <w:rsid w:val="00C430A9"/>
    <w:rsid w:val="00C4314A"/>
    <w:rsid w:val="00C4349F"/>
    <w:rsid w:val="00C43EA8"/>
    <w:rsid w:val="00C440FF"/>
    <w:rsid w:val="00C442AF"/>
    <w:rsid w:val="00C44548"/>
    <w:rsid w:val="00C44FE8"/>
    <w:rsid w:val="00C450B8"/>
    <w:rsid w:val="00C45198"/>
    <w:rsid w:val="00C459D2"/>
    <w:rsid w:val="00C45E3F"/>
    <w:rsid w:val="00C4604B"/>
    <w:rsid w:val="00C4653B"/>
    <w:rsid w:val="00C466B3"/>
    <w:rsid w:val="00C468B9"/>
    <w:rsid w:val="00C46964"/>
    <w:rsid w:val="00C46CBC"/>
    <w:rsid w:val="00C46EE0"/>
    <w:rsid w:val="00C472E0"/>
    <w:rsid w:val="00C478EB"/>
    <w:rsid w:val="00C47C85"/>
    <w:rsid w:val="00C500CC"/>
    <w:rsid w:val="00C5055C"/>
    <w:rsid w:val="00C509A6"/>
    <w:rsid w:val="00C516D5"/>
    <w:rsid w:val="00C519AC"/>
    <w:rsid w:val="00C51D49"/>
    <w:rsid w:val="00C51F61"/>
    <w:rsid w:val="00C51FC2"/>
    <w:rsid w:val="00C5202F"/>
    <w:rsid w:val="00C520D9"/>
    <w:rsid w:val="00C5241B"/>
    <w:rsid w:val="00C527D5"/>
    <w:rsid w:val="00C529A3"/>
    <w:rsid w:val="00C52D3E"/>
    <w:rsid w:val="00C52E52"/>
    <w:rsid w:val="00C52F53"/>
    <w:rsid w:val="00C53231"/>
    <w:rsid w:val="00C53638"/>
    <w:rsid w:val="00C53730"/>
    <w:rsid w:val="00C53859"/>
    <w:rsid w:val="00C53924"/>
    <w:rsid w:val="00C539C7"/>
    <w:rsid w:val="00C53EA1"/>
    <w:rsid w:val="00C54190"/>
    <w:rsid w:val="00C54287"/>
    <w:rsid w:val="00C54323"/>
    <w:rsid w:val="00C5462C"/>
    <w:rsid w:val="00C54A18"/>
    <w:rsid w:val="00C5535F"/>
    <w:rsid w:val="00C558A7"/>
    <w:rsid w:val="00C55C7D"/>
    <w:rsid w:val="00C5674A"/>
    <w:rsid w:val="00C56958"/>
    <w:rsid w:val="00C56BFC"/>
    <w:rsid w:val="00C570BB"/>
    <w:rsid w:val="00C572A0"/>
    <w:rsid w:val="00C5766D"/>
    <w:rsid w:val="00C57CB7"/>
    <w:rsid w:val="00C57E8F"/>
    <w:rsid w:val="00C57F46"/>
    <w:rsid w:val="00C60557"/>
    <w:rsid w:val="00C6085C"/>
    <w:rsid w:val="00C60A68"/>
    <w:rsid w:val="00C60EC4"/>
    <w:rsid w:val="00C60FDC"/>
    <w:rsid w:val="00C613A8"/>
    <w:rsid w:val="00C61822"/>
    <w:rsid w:val="00C61B30"/>
    <w:rsid w:val="00C61FD4"/>
    <w:rsid w:val="00C62022"/>
    <w:rsid w:val="00C62254"/>
    <w:rsid w:val="00C625FA"/>
    <w:rsid w:val="00C62A4E"/>
    <w:rsid w:val="00C62AA8"/>
    <w:rsid w:val="00C62BF7"/>
    <w:rsid w:val="00C62FCE"/>
    <w:rsid w:val="00C633B8"/>
    <w:rsid w:val="00C6395B"/>
    <w:rsid w:val="00C63C88"/>
    <w:rsid w:val="00C63F89"/>
    <w:rsid w:val="00C6401E"/>
    <w:rsid w:val="00C640CF"/>
    <w:rsid w:val="00C64342"/>
    <w:rsid w:val="00C6436F"/>
    <w:rsid w:val="00C64870"/>
    <w:rsid w:val="00C6495B"/>
    <w:rsid w:val="00C64E3F"/>
    <w:rsid w:val="00C64FDE"/>
    <w:rsid w:val="00C65019"/>
    <w:rsid w:val="00C650AD"/>
    <w:rsid w:val="00C65333"/>
    <w:rsid w:val="00C65A6E"/>
    <w:rsid w:val="00C65B79"/>
    <w:rsid w:val="00C65FCA"/>
    <w:rsid w:val="00C6636C"/>
    <w:rsid w:val="00C66634"/>
    <w:rsid w:val="00C666AA"/>
    <w:rsid w:val="00C666CD"/>
    <w:rsid w:val="00C66AC1"/>
    <w:rsid w:val="00C66B43"/>
    <w:rsid w:val="00C66BB4"/>
    <w:rsid w:val="00C66DBB"/>
    <w:rsid w:val="00C66E24"/>
    <w:rsid w:val="00C67149"/>
    <w:rsid w:val="00C6733E"/>
    <w:rsid w:val="00C6757D"/>
    <w:rsid w:val="00C679D8"/>
    <w:rsid w:val="00C67D8E"/>
    <w:rsid w:val="00C67E81"/>
    <w:rsid w:val="00C67E92"/>
    <w:rsid w:val="00C700BB"/>
    <w:rsid w:val="00C70319"/>
    <w:rsid w:val="00C705B7"/>
    <w:rsid w:val="00C7079E"/>
    <w:rsid w:val="00C71158"/>
    <w:rsid w:val="00C722CD"/>
    <w:rsid w:val="00C724BB"/>
    <w:rsid w:val="00C72B7F"/>
    <w:rsid w:val="00C72C72"/>
    <w:rsid w:val="00C72F12"/>
    <w:rsid w:val="00C73462"/>
    <w:rsid w:val="00C7365A"/>
    <w:rsid w:val="00C73895"/>
    <w:rsid w:val="00C73B8C"/>
    <w:rsid w:val="00C73FAC"/>
    <w:rsid w:val="00C7421B"/>
    <w:rsid w:val="00C7447C"/>
    <w:rsid w:val="00C74787"/>
    <w:rsid w:val="00C74872"/>
    <w:rsid w:val="00C74B47"/>
    <w:rsid w:val="00C75A4D"/>
    <w:rsid w:val="00C75C54"/>
    <w:rsid w:val="00C7642B"/>
    <w:rsid w:val="00C76523"/>
    <w:rsid w:val="00C768DC"/>
    <w:rsid w:val="00C76B97"/>
    <w:rsid w:val="00C77470"/>
    <w:rsid w:val="00C77B8B"/>
    <w:rsid w:val="00C77DF5"/>
    <w:rsid w:val="00C77E06"/>
    <w:rsid w:val="00C8011D"/>
    <w:rsid w:val="00C8076B"/>
    <w:rsid w:val="00C80801"/>
    <w:rsid w:val="00C8083E"/>
    <w:rsid w:val="00C80BDD"/>
    <w:rsid w:val="00C81083"/>
    <w:rsid w:val="00C81109"/>
    <w:rsid w:val="00C8120A"/>
    <w:rsid w:val="00C81527"/>
    <w:rsid w:val="00C81745"/>
    <w:rsid w:val="00C81887"/>
    <w:rsid w:val="00C81FEF"/>
    <w:rsid w:val="00C823BB"/>
    <w:rsid w:val="00C82465"/>
    <w:rsid w:val="00C828ED"/>
    <w:rsid w:val="00C8311B"/>
    <w:rsid w:val="00C831A3"/>
    <w:rsid w:val="00C835EB"/>
    <w:rsid w:val="00C836E9"/>
    <w:rsid w:val="00C837A4"/>
    <w:rsid w:val="00C83E06"/>
    <w:rsid w:val="00C83F07"/>
    <w:rsid w:val="00C84035"/>
    <w:rsid w:val="00C846CF"/>
    <w:rsid w:val="00C84838"/>
    <w:rsid w:val="00C84A39"/>
    <w:rsid w:val="00C84A3F"/>
    <w:rsid w:val="00C84AA9"/>
    <w:rsid w:val="00C84B3F"/>
    <w:rsid w:val="00C84CB0"/>
    <w:rsid w:val="00C85072"/>
    <w:rsid w:val="00C85352"/>
    <w:rsid w:val="00C85618"/>
    <w:rsid w:val="00C85B70"/>
    <w:rsid w:val="00C85BB6"/>
    <w:rsid w:val="00C85BD9"/>
    <w:rsid w:val="00C860DB"/>
    <w:rsid w:val="00C86264"/>
    <w:rsid w:val="00C864C0"/>
    <w:rsid w:val="00C86786"/>
    <w:rsid w:val="00C86940"/>
    <w:rsid w:val="00C8696D"/>
    <w:rsid w:val="00C86C25"/>
    <w:rsid w:val="00C86E44"/>
    <w:rsid w:val="00C87232"/>
    <w:rsid w:val="00C8741F"/>
    <w:rsid w:val="00C87698"/>
    <w:rsid w:val="00C87724"/>
    <w:rsid w:val="00C87DEC"/>
    <w:rsid w:val="00C9052D"/>
    <w:rsid w:val="00C90DB7"/>
    <w:rsid w:val="00C91069"/>
    <w:rsid w:val="00C910F2"/>
    <w:rsid w:val="00C912B3"/>
    <w:rsid w:val="00C912EB"/>
    <w:rsid w:val="00C914EE"/>
    <w:rsid w:val="00C91516"/>
    <w:rsid w:val="00C915F2"/>
    <w:rsid w:val="00C91A69"/>
    <w:rsid w:val="00C91B0C"/>
    <w:rsid w:val="00C91D73"/>
    <w:rsid w:val="00C91DEA"/>
    <w:rsid w:val="00C91E01"/>
    <w:rsid w:val="00C91EE7"/>
    <w:rsid w:val="00C9233A"/>
    <w:rsid w:val="00C926C5"/>
    <w:rsid w:val="00C9282B"/>
    <w:rsid w:val="00C92942"/>
    <w:rsid w:val="00C929E0"/>
    <w:rsid w:val="00C933BB"/>
    <w:rsid w:val="00C9373D"/>
    <w:rsid w:val="00C93C83"/>
    <w:rsid w:val="00C93DDE"/>
    <w:rsid w:val="00C93E7D"/>
    <w:rsid w:val="00C9542E"/>
    <w:rsid w:val="00C955AB"/>
    <w:rsid w:val="00C955EB"/>
    <w:rsid w:val="00C95653"/>
    <w:rsid w:val="00C95721"/>
    <w:rsid w:val="00C96220"/>
    <w:rsid w:val="00C96374"/>
    <w:rsid w:val="00C96A0C"/>
    <w:rsid w:val="00C96B49"/>
    <w:rsid w:val="00C97328"/>
    <w:rsid w:val="00C979BA"/>
    <w:rsid w:val="00C97AEB"/>
    <w:rsid w:val="00CA0007"/>
    <w:rsid w:val="00CA0797"/>
    <w:rsid w:val="00CA09C6"/>
    <w:rsid w:val="00CA0C13"/>
    <w:rsid w:val="00CA0CBB"/>
    <w:rsid w:val="00CA12AC"/>
    <w:rsid w:val="00CA1896"/>
    <w:rsid w:val="00CA18D4"/>
    <w:rsid w:val="00CA1D8E"/>
    <w:rsid w:val="00CA2149"/>
    <w:rsid w:val="00CA22DE"/>
    <w:rsid w:val="00CA2585"/>
    <w:rsid w:val="00CA262D"/>
    <w:rsid w:val="00CA298F"/>
    <w:rsid w:val="00CA2A5E"/>
    <w:rsid w:val="00CA2B99"/>
    <w:rsid w:val="00CA2E4D"/>
    <w:rsid w:val="00CA2F9D"/>
    <w:rsid w:val="00CA31C3"/>
    <w:rsid w:val="00CA31C6"/>
    <w:rsid w:val="00CA346C"/>
    <w:rsid w:val="00CA36F3"/>
    <w:rsid w:val="00CA3B32"/>
    <w:rsid w:val="00CA3B56"/>
    <w:rsid w:val="00CA3C4F"/>
    <w:rsid w:val="00CA4362"/>
    <w:rsid w:val="00CA464A"/>
    <w:rsid w:val="00CA4911"/>
    <w:rsid w:val="00CA4D79"/>
    <w:rsid w:val="00CA4D87"/>
    <w:rsid w:val="00CA5672"/>
    <w:rsid w:val="00CA5993"/>
    <w:rsid w:val="00CA5DD7"/>
    <w:rsid w:val="00CA667B"/>
    <w:rsid w:val="00CA67BD"/>
    <w:rsid w:val="00CA68B9"/>
    <w:rsid w:val="00CA6DF2"/>
    <w:rsid w:val="00CA6F61"/>
    <w:rsid w:val="00CA6FE1"/>
    <w:rsid w:val="00CA737E"/>
    <w:rsid w:val="00CA7838"/>
    <w:rsid w:val="00CA78FA"/>
    <w:rsid w:val="00CA7A67"/>
    <w:rsid w:val="00CA7CD6"/>
    <w:rsid w:val="00CB0215"/>
    <w:rsid w:val="00CB0287"/>
    <w:rsid w:val="00CB03A5"/>
    <w:rsid w:val="00CB067F"/>
    <w:rsid w:val="00CB075F"/>
    <w:rsid w:val="00CB08BA"/>
    <w:rsid w:val="00CB0A60"/>
    <w:rsid w:val="00CB0DFA"/>
    <w:rsid w:val="00CB0FF6"/>
    <w:rsid w:val="00CB135F"/>
    <w:rsid w:val="00CB1896"/>
    <w:rsid w:val="00CB1B6C"/>
    <w:rsid w:val="00CB1C47"/>
    <w:rsid w:val="00CB2283"/>
    <w:rsid w:val="00CB2680"/>
    <w:rsid w:val="00CB26E2"/>
    <w:rsid w:val="00CB2817"/>
    <w:rsid w:val="00CB2C2D"/>
    <w:rsid w:val="00CB34E9"/>
    <w:rsid w:val="00CB358F"/>
    <w:rsid w:val="00CB381C"/>
    <w:rsid w:val="00CB3C2F"/>
    <w:rsid w:val="00CB3D7A"/>
    <w:rsid w:val="00CB43AE"/>
    <w:rsid w:val="00CB4BE7"/>
    <w:rsid w:val="00CB4D33"/>
    <w:rsid w:val="00CB4E57"/>
    <w:rsid w:val="00CB4F65"/>
    <w:rsid w:val="00CB4F88"/>
    <w:rsid w:val="00CB52CA"/>
    <w:rsid w:val="00CB5302"/>
    <w:rsid w:val="00CB5321"/>
    <w:rsid w:val="00CB5586"/>
    <w:rsid w:val="00CB5686"/>
    <w:rsid w:val="00CB5803"/>
    <w:rsid w:val="00CB5B5B"/>
    <w:rsid w:val="00CB60EB"/>
    <w:rsid w:val="00CB612F"/>
    <w:rsid w:val="00CB6369"/>
    <w:rsid w:val="00CB63AD"/>
    <w:rsid w:val="00CB6BF1"/>
    <w:rsid w:val="00CB6CC6"/>
    <w:rsid w:val="00CB6D9C"/>
    <w:rsid w:val="00CB6DD1"/>
    <w:rsid w:val="00CB6EBB"/>
    <w:rsid w:val="00CB74CE"/>
    <w:rsid w:val="00CB7513"/>
    <w:rsid w:val="00CB7679"/>
    <w:rsid w:val="00CB76DD"/>
    <w:rsid w:val="00CB779F"/>
    <w:rsid w:val="00CB77C5"/>
    <w:rsid w:val="00CB7B3E"/>
    <w:rsid w:val="00CB7BF2"/>
    <w:rsid w:val="00CB7D72"/>
    <w:rsid w:val="00CC010F"/>
    <w:rsid w:val="00CC0345"/>
    <w:rsid w:val="00CC0676"/>
    <w:rsid w:val="00CC077A"/>
    <w:rsid w:val="00CC1000"/>
    <w:rsid w:val="00CC14D7"/>
    <w:rsid w:val="00CC19F6"/>
    <w:rsid w:val="00CC1A3F"/>
    <w:rsid w:val="00CC1BA4"/>
    <w:rsid w:val="00CC2256"/>
    <w:rsid w:val="00CC271C"/>
    <w:rsid w:val="00CC2981"/>
    <w:rsid w:val="00CC299C"/>
    <w:rsid w:val="00CC357D"/>
    <w:rsid w:val="00CC416C"/>
    <w:rsid w:val="00CC4184"/>
    <w:rsid w:val="00CC422E"/>
    <w:rsid w:val="00CC44C8"/>
    <w:rsid w:val="00CC49DA"/>
    <w:rsid w:val="00CC4CCF"/>
    <w:rsid w:val="00CC529A"/>
    <w:rsid w:val="00CC5607"/>
    <w:rsid w:val="00CC565E"/>
    <w:rsid w:val="00CC580F"/>
    <w:rsid w:val="00CC5A3B"/>
    <w:rsid w:val="00CC5CAD"/>
    <w:rsid w:val="00CC5F25"/>
    <w:rsid w:val="00CC630C"/>
    <w:rsid w:val="00CC669A"/>
    <w:rsid w:val="00CC681A"/>
    <w:rsid w:val="00CC68F0"/>
    <w:rsid w:val="00CC6CEC"/>
    <w:rsid w:val="00CD00F3"/>
    <w:rsid w:val="00CD033D"/>
    <w:rsid w:val="00CD035A"/>
    <w:rsid w:val="00CD07A5"/>
    <w:rsid w:val="00CD07F1"/>
    <w:rsid w:val="00CD0C74"/>
    <w:rsid w:val="00CD0CD0"/>
    <w:rsid w:val="00CD0F6F"/>
    <w:rsid w:val="00CD1317"/>
    <w:rsid w:val="00CD13EA"/>
    <w:rsid w:val="00CD17FD"/>
    <w:rsid w:val="00CD1AD1"/>
    <w:rsid w:val="00CD1B0F"/>
    <w:rsid w:val="00CD1E1F"/>
    <w:rsid w:val="00CD1E85"/>
    <w:rsid w:val="00CD2368"/>
    <w:rsid w:val="00CD26FF"/>
    <w:rsid w:val="00CD2777"/>
    <w:rsid w:val="00CD3119"/>
    <w:rsid w:val="00CD3C4D"/>
    <w:rsid w:val="00CD3EF3"/>
    <w:rsid w:val="00CD421E"/>
    <w:rsid w:val="00CD4A66"/>
    <w:rsid w:val="00CD5187"/>
    <w:rsid w:val="00CD56DD"/>
    <w:rsid w:val="00CD592A"/>
    <w:rsid w:val="00CD5B7F"/>
    <w:rsid w:val="00CD5DE8"/>
    <w:rsid w:val="00CD5EF3"/>
    <w:rsid w:val="00CD6374"/>
    <w:rsid w:val="00CD6411"/>
    <w:rsid w:val="00CD6798"/>
    <w:rsid w:val="00CD67E4"/>
    <w:rsid w:val="00CD71BF"/>
    <w:rsid w:val="00CD73EC"/>
    <w:rsid w:val="00CD7F2C"/>
    <w:rsid w:val="00CE04E4"/>
    <w:rsid w:val="00CE1299"/>
    <w:rsid w:val="00CE237E"/>
    <w:rsid w:val="00CE2417"/>
    <w:rsid w:val="00CE2717"/>
    <w:rsid w:val="00CE2800"/>
    <w:rsid w:val="00CE2845"/>
    <w:rsid w:val="00CE2BF1"/>
    <w:rsid w:val="00CE3702"/>
    <w:rsid w:val="00CE3C4D"/>
    <w:rsid w:val="00CE3DE8"/>
    <w:rsid w:val="00CE450A"/>
    <w:rsid w:val="00CE4537"/>
    <w:rsid w:val="00CE45EB"/>
    <w:rsid w:val="00CE4663"/>
    <w:rsid w:val="00CE4870"/>
    <w:rsid w:val="00CE49A7"/>
    <w:rsid w:val="00CE4DA3"/>
    <w:rsid w:val="00CE500D"/>
    <w:rsid w:val="00CE50E6"/>
    <w:rsid w:val="00CE5121"/>
    <w:rsid w:val="00CE52E1"/>
    <w:rsid w:val="00CE5945"/>
    <w:rsid w:val="00CE5BCD"/>
    <w:rsid w:val="00CE5CBB"/>
    <w:rsid w:val="00CE5F58"/>
    <w:rsid w:val="00CE60C1"/>
    <w:rsid w:val="00CE63DF"/>
    <w:rsid w:val="00CE6929"/>
    <w:rsid w:val="00CE6AC8"/>
    <w:rsid w:val="00CE7A8F"/>
    <w:rsid w:val="00CE7BC3"/>
    <w:rsid w:val="00CE7C43"/>
    <w:rsid w:val="00CF033C"/>
    <w:rsid w:val="00CF085C"/>
    <w:rsid w:val="00CF09B9"/>
    <w:rsid w:val="00CF106D"/>
    <w:rsid w:val="00CF1A60"/>
    <w:rsid w:val="00CF1AB0"/>
    <w:rsid w:val="00CF1B27"/>
    <w:rsid w:val="00CF1B77"/>
    <w:rsid w:val="00CF2010"/>
    <w:rsid w:val="00CF20B5"/>
    <w:rsid w:val="00CF2260"/>
    <w:rsid w:val="00CF22DA"/>
    <w:rsid w:val="00CF2566"/>
    <w:rsid w:val="00CF265C"/>
    <w:rsid w:val="00CF2D5E"/>
    <w:rsid w:val="00CF33E9"/>
    <w:rsid w:val="00CF387F"/>
    <w:rsid w:val="00CF3B94"/>
    <w:rsid w:val="00CF3D3C"/>
    <w:rsid w:val="00CF3D55"/>
    <w:rsid w:val="00CF408A"/>
    <w:rsid w:val="00CF414F"/>
    <w:rsid w:val="00CF42B4"/>
    <w:rsid w:val="00CF45A9"/>
    <w:rsid w:val="00CF479B"/>
    <w:rsid w:val="00CF4DBB"/>
    <w:rsid w:val="00CF4F38"/>
    <w:rsid w:val="00CF52AD"/>
    <w:rsid w:val="00CF5C68"/>
    <w:rsid w:val="00CF633B"/>
    <w:rsid w:val="00CF64D7"/>
    <w:rsid w:val="00CF6527"/>
    <w:rsid w:val="00CF67E2"/>
    <w:rsid w:val="00CF6C99"/>
    <w:rsid w:val="00CF70BF"/>
    <w:rsid w:val="00CF71DE"/>
    <w:rsid w:val="00CF72D5"/>
    <w:rsid w:val="00CF7684"/>
    <w:rsid w:val="00CF77F9"/>
    <w:rsid w:val="00CF7CE9"/>
    <w:rsid w:val="00CF7F7B"/>
    <w:rsid w:val="00D004C6"/>
    <w:rsid w:val="00D00A65"/>
    <w:rsid w:val="00D01174"/>
    <w:rsid w:val="00D0128E"/>
    <w:rsid w:val="00D0141C"/>
    <w:rsid w:val="00D0142A"/>
    <w:rsid w:val="00D016C1"/>
    <w:rsid w:val="00D01897"/>
    <w:rsid w:val="00D01C1D"/>
    <w:rsid w:val="00D01F42"/>
    <w:rsid w:val="00D0238B"/>
    <w:rsid w:val="00D0258D"/>
    <w:rsid w:val="00D02669"/>
    <w:rsid w:val="00D029EB"/>
    <w:rsid w:val="00D0386D"/>
    <w:rsid w:val="00D03B4E"/>
    <w:rsid w:val="00D03D67"/>
    <w:rsid w:val="00D03E0D"/>
    <w:rsid w:val="00D047DA"/>
    <w:rsid w:val="00D048FB"/>
    <w:rsid w:val="00D049BB"/>
    <w:rsid w:val="00D049E4"/>
    <w:rsid w:val="00D04CFF"/>
    <w:rsid w:val="00D04D51"/>
    <w:rsid w:val="00D04F63"/>
    <w:rsid w:val="00D05073"/>
    <w:rsid w:val="00D05141"/>
    <w:rsid w:val="00D0553D"/>
    <w:rsid w:val="00D0565E"/>
    <w:rsid w:val="00D058F0"/>
    <w:rsid w:val="00D05C90"/>
    <w:rsid w:val="00D05D04"/>
    <w:rsid w:val="00D05D62"/>
    <w:rsid w:val="00D05F70"/>
    <w:rsid w:val="00D05FE2"/>
    <w:rsid w:val="00D06300"/>
    <w:rsid w:val="00D0646C"/>
    <w:rsid w:val="00D06578"/>
    <w:rsid w:val="00D0658E"/>
    <w:rsid w:val="00D072C8"/>
    <w:rsid w:val="00D072E3"/>
    <w:rsid w:val="00D076C7"/>
    <w:rsid w:val="00D077CB"/>
    <w:rsid w:val="00D1021F"/>
    <w:rsid w:val="00D10459"/>
    <w:rsid w:val="00D10633"/>
    <w:rsid w:val="00D10658"/>
    <w:rsid w:val="00D1083A"/>
    <w:rsid w:val="00D10938"/>
    <w:rsid w:val="00D10A89"/>
    <w:rsid w:val="00D11C64"/>
    <w:rsid w:val="00D11E1B"/>
    <w:rsid w:val="00D120ED"/>
    <w:rsid w:val="00D1224B"/>
    <w:rsid w:val="00D12AB6"/>
    <w:rsid w:val="00D13179"/>
    <w:rsid w:val="00D132D9"/>
    <w:rsid w:val="00D13656"/>
    <w:rsid w:val="00D1390E"/>
    <w:rsid w:val="00D13D4E"/>
    <w:rsid w:val="00D13F6C"/>
    <w:rsid w:val="00D1412E"/>
    <w:rsid w:val="00D14234"/>
    <w:rsid w:val="00D142CA"/>
    <w:rsid w:val="00D14316"/>
    <w:rsid w:val="00D14351"/>
    <w:rsid w:val="00D14E10"/>
    <w:rsid w:val="00D14E35"/>
    <w:rsid w:val="00D14E5A"/>
    <w:rsid w:val="00D15105"/>
    <w:rsid w:val="00D1533F"/>
    <w:rsid w:val="00D15395"/>
    <w:rsid w:val="00D154C1"/>
    <w:rsid w:val="00D15A65"/>
    <w:rsid w:val="00D15EC2"/>
    <w:rsid w:val="00D15F36"/>
    <w:rsid w:val="00D1662E"/>
    <w:rsid w:val="00D16D35"/>
    <w:rsid w:val="00D172ED"/>
    <w:rsid w:val="00D173C8"/>
    <w:rsid w:val="00D17584"/>
    <w:rsid w:val="00D17974"/>
    <w:rsid w:val="00D17983"/>
    <w:rsid w:val="00D17AD8"/>
    <w:rsid w:val="00D17B0A"/>
    <w:rsid w:val="00D17DF8"/>
    <w:rsid w:val="00D20065"/>
    <w:rsid w:val="00D20244"/>
    <w:rsid w:val="00D202C2"/>
    <w:rsid w:val="00D20BD1"/>
    <w:rsid w:val="00D20E7F"/>
    <w:rsid w:val="00D21005"/>
    <w:rsid w:val="00D212CA"/>
    <w:rsid w:val="00D213A6"/>
    <w:rsid w:val="00D21632"/>
    <w:rsid w:val="00D21952"/>
    <w:rsid w:val="00D21F72"/>
    <w:rsid w:val="00D220B6"/>
    <w:rsid w:val="00D22CB7"/>
    <w:rsid w:val="00D22F78"/>
    <w:rsid w:val="00D2332A"/>
    <w:rsid w:val="00D2376D"/>
    <w:rsid w:val="00D23A4B"/>
    <w:rsid w:val="00D23AC5"/>
    <w:rsid w:val="00D23B1F"/>
    <w:rsid w:val="00D23BE3"/>
    <w:rsid w:val="00D23E15"/>
    <w:rsid w:val="00D2428B"/>
    <w:rsid w:val="00D243D1"/>
    <w:rsid w:val="00D243EF"/>
    <w:rsid w:val="00D2440C"/>
    <w:rsid w:val="00D24557"/>
    <w:rsid w:val="00D245B5"/>
    <w:rsid w:val="00D24706"/>
    <w:rsid w:val="00D24787"/>
    <w:rsid w:val="00D247E9"/>
    <w:rsid w:val="00D247F6"/>
    <w:rsid w:val="00D25386"/>
    <w:rsid w:val="00D25418"/>
    <w:rsid w:val="00D2549D"/>
    <w:rsid w:val="00D25857"/>
    <w:rsid w:val="00D25C41"/>
    <w:rsid w:val="00D25E10"/>
    <w:rsid w:val="00D25F46"/>
    <w:rsid w:val="00D26517"/>
    <w:rsid w:val="00D26753"/>
    <w:rsid w:val="00D26BA4"/>
    <w:rsid w:val="00D26CCA"/>
    <w:rsid w:val="00D26DFD"/>
    <w:rsid w:val="00D27293"/>
    <w:rsid w:val="00D27D41"/>
    <w:rsid w:val="00D27D57"/>
    <w:rsid w:val="00D27E9F"/>
    <w:rsid w:val="00D3029E"/>
    <w:rsid w:val="00D30579"/>
    <w:rsid w:val="00D305DF"/>
    <w:rsid w:val="00D30799"/>
    <w:rsid w:val="00D30EF7"/>
    <w:rsid w:val="00D31174"/>
    <w:rsid w:val="00D3154E"/>
    <w:rsid w:val="00D3163E"/>
    <w:rsid w:val="00D3166C"/>
    <w:rsid w:val="00D3176D"/>
    <w:rsid w:val="00D31CB3"/>
    <w:rsid w:val="00D31DE6"/>
    <w:rsid w:val="00D322E0"/>
    <w:rsid w:val="00D32720"/>
    <w:rsid w:val="00D32CAB"/>
    <w:rsid w:val="00D32DDD"/>
    <w:rsid w:val="00D331B1"/>
    <w:rsid w:val="00D337D7"/>
    <w:rsid w:val="00D33807"/>
    <w:rsid w:val="00D339E9"/>
    <w:rsid w:val="00D33AF4"/>
    <w:rsid w:val="00D33E36"/>
    <w:rsid w:val="00D33E6F"/>
    <w:rsid w:val="00D34DC3"/>
    <w:rsid w:val="00D34E61"/>
    <w:rsid w:val="00D35146"/>
    <w:rsid w:val="00D35453"/>
    <w:rsid w:val="00D357CB"/>
    <w:rsid w:val="00D35A4F"/>
    <w:rsid w:val="00D35CAA"/>
    <w:rsid w:val="00D35F4A"/>
    <w:rsid w:val="00D35FC3"/>
    <w:rsid w:val="00D36058"/>
    <w:rsid w:val="00D362B4"/>
    <w:rsid w:val="00D3638B"/>
    <w:rsid w:val="00D3642F"/>
    <w:rsid w:val="00D365CD"/>
    <w:rsid w:val="00D367E5"/>
    <w:rsid w:val="00D369A3"/>
    <w:rsid w:val="00D36FF0"/>
    <w:rsid w:val="00D370E5"/>
    <w:rsid w:val="00D370F2"/>
    <w:rsid w:val="00D3757B"/>
    <w:rsid w:val="00D376FB"/>
    <w:rsid w:val="00D378D9"/>
    <w:rsid w:val="00D3792B"/>
    <w:rsid w:val="00D37B39"/>
    <w:rsid w:val="00D4011C"/>
    <w:rsid w:val="00D406BA"/>
    <w:rsid w:val="00D415B9"/>
    <w:rsid w:val="00D41836"/>
    <w:rsid w:val="00D41FC2"/>
    <w:rsid w:val="00D420D8"/>
    <w:rsid w:val="00D42446"/>
    <w:rsid w:val="00D42532"/>
    <w:rsid w:val="00D425B5"/>
    <w:rsid w:val="00D425DE"/>
    <w:rsid w:val="00D425F9"/>
    <w:rsid w:val="00D43472"/>
    <w:rsid w:val="00D4380D"/>
    <w:rsid w:val="00D43861"/>
    <w:rsid w:val="00D43B20"/>
    <w:rsid w:val="00D43B54"/>
    <w:rsid w:val="00D43F25"/>
    <w:rsid w:val="00D441E4"/>
    <w:rsid w:val="00D4437C"/>
    <w:rsid w:val="00D44457"/>
    <w:rsid w:val="00D44524"/>
    <w:rsid w:val="00D44833"/>
    <w:rsid w:val="00D4483E"/>
    <w:rsid w:val="00D44D38"/>
    <w:rsid w:val="00D44EB9"/>
    <w:rsid w:val="00D455B2"/>
    <w:rsid w:val="00D457E1"/>
    <w:rsid w:val="00D463C7"/>
    <w:rsid w:val="00D46601"/>
    <w:rsid w:val="00D466E1"/>
    <w:rsid w:val="00D469EF"/>
    <w:rsid w:val="00D470C9"/>
    <w:rsid w:val="00D4782C"/>
    <w:rsid w:val="00D4784B"/>
    <w:rsid w:val="00D501E0"/>
    <w:rsid w:val="00D50428"/>
    <w:rsid w:val="00D50466"/>
    <w:rsid w:val="00D505C3"/>
    <w:rsid w:val="00D50849"/>
    <w:rsid w:val="00D5091E"/>
    <w:rsid w:val="00D50E3F"/>
    <w:rsid w:val="00D50E73"/>
    <w:rsid w:val="00D50FC8"/>
    <w:rsid w:val="00D513E7"/>
    <w:rsid w:val="00D51626"/>
    <w:rsid w:val="00D51BBA"/>
    <w:rsid w:val="00D51D03"/>
    <w:rsid w:val="00D51E20"/>
    <w:rsid w:val="00D52432"/>
    <w:rsid w:val="00D524DD"/>
    <w:rsid w:val="00D52944"/>
    <w:rsid w:val="00D52BC3"/>
    <w:rsid w:val="00D52E44"/>
    <w:rsid w:val="00D53936"/>
    <w:rsid w:val="00D5396D"/>
    <w:rsid w:val="00D53A24"/>
    <w:rsid w:val="00D53DC3"/>
    <w:rsid w:val="00D53E08"/>
    <w:rsid w:val="00D53E8C"/>
    <w:rsid w:val="00D5436E"/>
    <w:rsid w:val="00D545AC"/>
    <w:rsid w:val="00D546B5"/>
    <w:rsid w:val="00D54A2A"/>
    <w:rsid w:val="00D54C26"/>
    <w:rsid w:val="00D55623"/>
    <w:rsid w:val="00D556A8"/>
    <w:rsid w:val="00D55739"/>
    <w:rsid w:val="00D5592B"/>
    <w:rsid w:val="00D55B41"/>
    <w:rsid w:val="00D56391"/>
    <w:rsid w:val="00D5645D"/>
    <w:rsid w:val="00D56993"/>
    <w:rsid w:val="00D56C26"/>
    <w:rsid w:val="00D56CDC"/>
    <w:rsid w:val="00D5741B"/>
    <w:rsid w:val="00D575B9"/>
    <w:rsid w:val="00D5771B"/>
    <w:rsid w:val="00D57AA1"/>
    <w:rsid w:val="00D57CA7"/>
    <w:rsid w:val="00D57EB4"/>
    <w:rsid w:val="00D607BC"/>
    <w:rsid w:val="00D60A66"/>
    <w:rsid w:val="00D60DBA"/>
    <w:rsid w:val="00D60E49"/>
    <w:rsid w:val="00D61295"/>
    <w:rsid w:val="00D61344"/>
    <w:rsid w:val="00D617F0"/>
    <w:rsid w:val="00D61A50"/>
    <w:rsid w:val="00D61D23"/>
    <w:rsid w:val="00D61F37"/>
    <w:rsid w:val="00D61F4F"/>
    <w:rsid w:val="00D621EF"/>
    <w:rsid w:val="00D62813"/>
    <w:rsid w:val="00D629F7"/>
    <w:rsid w:val="00D62B6C"/>
    <w:rsid w:val="00D6338B"/>
    <w:rsid w:val="00D63686"/>
    <w:rsid w:val="00D63691"/>
    <w:rsid w:val="00D6392E"/>
    <w:rsid w:val="00D64029"/>
    <w:rsid w:val="00D641E2"/>
    <w:rsid w:val="00D644C3"/>
    <w:rsid w:val="00D64820"/>
    <w:rsid w:val="00D6489F"/>
    <w:rsid w:val="00D648AC"/>
    <w:rsid w:val="00D64A09"/>
    <w:rsid w:val="00D64A65"/>
    <w:rsid w:val="00D64BB8"/>
    <w:rsid w:val="00D650B7"/>
    <w:rsid w:val="00D65301"/>
    <w:rsid w:val="00D658CF"/>
    <w:rsid w:val="00D65A6D"/>
    <w:rsid w:val="00D65CD3"/>
    <w:rsid w:val="00D65DE0"/>
    <w:rsid w:val="00D66021"/>
    <w:rsid w:val="00D6631D"/>
    <w:rsid w:val="00D66E45"/>
    <w:rsid w:val="00D66EC4"/>
    <w:rsid w:val="00D676B0"/>
    <w:rsid w:val="00D677F2"/>
    <w:rsid w:val="00D67F71"/>
    <w:rsid w:val="00D70274"/>
    <w:rsid w:val="00D702DD"/>
    <w:rsid w:val="00D704BA"/>
    <w:rsid w:val="00D70575"/>
    <w:rsid w:val="00D706AD"/>
    <w:rsid w:val="00D706EF"/>
    <w:rsid w:val="00D708C1"/>
    <w:rsid w:val="00D70AD3"/>
    <w:rsid w:val="00D71084"/>
    <w:rsid w:val="00D71298"/>
    <w:rsid w:val="00D712F4"/>
    <w:rsid w:val="00D71520"/>
    <w:rsid w:val="00D71857"/>
    <w:rsid w:val="00D7187C"/>
    <w:rsid w:val="00D7190A"/>
    <w:rsid w:val="00D71BA2"/>
    <w:rsid w:val="00D72471"/>
    <w:rsid w:val="00D7263D"/>
    <w:rsid w:val="00D726F5"/>
    <w:rsid w:val="00D7274B"/>
    <w:rsid w:val="00D72820"/>
    <w:rsid w:val="00D72A40"/>
    <w:rsid w:val="00D7319D"/>
    <w:rsid w:val="00D737A1"/>
    <w:rsid w:val="00D73CEF"/>
    <w:rsid w:val="00D73D48"/>
    <w:rsid w:val="00D74B2B"/>
    <w:rsid w:val="00D74C29"/>
    <w:rsid w:val="00D74F8A"/>
    <w:rsid w:val="00D750AC"/>
    <w:rsid w:val="00D7529B"/>
    <w:rsid w:val="00D75564"/>
    <w:rsid w:val="00D75CFC"/>
    <w:rsid w:val="00D76242"/>
    <w:rsid w:val="00D76531"/>
    <w:rsid w:val="00D7657F"/>
    <w:rsid w:val="00D769CD"/>
    <w:rsid w:val="00D76B1C"/>
    <w:rsid w:val="00D7711E"/>
    <w:rsid w:val="00D77A23"/>
    <w:rsid w:val="00D77A69"/>
    <w:rsid w:val="00D800CD"/>
    <w:rsid w:val="00D80278"/>
    <w:rsid w:val="00D80987"/>
    <w:rsid w:val="00D811F5"/>
    <w:rsid w:val="00D815AB"/>
    <w:rsid w:val="00D81F69"/>
    <w:rsid w:val="00D82465"/>
    <w:rsid w:val="00D82490"/>
    <w:rsid w:val="00D824E2"/>
    <w:rsid w:val="00D82819"/>
    <w:rsid w:val="00D82F79"/>
    <w:rsid w:val="00D832F5"/>
    <w:rsid w:val="00D83883"/>
    <w:rsid w:val="00D838A5"/>
    <w:rsid w:val="00D83A69"/>
    <w:rsid w:val="00D83C77"/>
    <w:rsid w:val="00D83ED9"/>
    <w:rsid w:val="00D83F34"/>
    <w:rsid w:val="00D83F72"/>
    <w:rsid w:val="00D83F77"/>
    <w:rsid w:val="00D841FE"/>
    <w:rsid w:val="00D8444C"/>
    <w:rsid w:val="00D8448F"/>
    <w:rsid w:val="00D84DF4"/>
    <w:rsid w:val="00D84E89"/>
    <w:rsid w:val="00D8544A"/>
    <w:rsid w:val="00D85A17"/>
    <w:rsid w:val="00D85F7C"/>
    <w:rsid w:val="00D86085"/>
    <w:rsid w:val="00D860AC"/>
    <w:rsid w:val="00D862F0"/>
    <w:rsid w:val="00D8655D"/>
    <w:rsid w:val="00D86836"/>
    <w:rsid w:val="00D868D9"/>
    <w:rsid w:val="00D86A01"/>
    <w:rsid w:val="00D86B95"/>
    <w:rsid w:val="00D86EFB"/>
    <w:rsid w:val="00D870A0"/>
    <w:rsid w:val="00D87187"/>
    <w:rsid w:val="00D87407"/>
    <w:rsid w:val="00D8748E"/>
    <w:rsid w:val="00D8798F"/>
    <w:rsid w:val="00D87B32"/>
    <w:rsid w:val="00D87F13"/>
    <w:rsid w:val="00D87F21"/>
    <w:rsid w:val="00D87F55"/>
    <w:rsid w:val="00D908B4"/>
    <w:rsid w:val="00D90932"/>
    <w:rsid w:val="00D909B3"/>
    <w:rsid w:val="00D90EEC"/>
    <w:rsid w:val="00D91353"/>
    <w:rsid w:val="00D91E48"/>
    <w:rsid w:val="00D9254A"/>
    <w:rsid w:val="00D92813"/>
    <w:rsid w:val="00D92F6C"/>
    <w:rsid w:val="00D92F85"/>
    <w:rsid w:val="00D92FCF"/>
    <w:rsid w:val="00D931CF"/>
    <w:rsid w:val="00D935AA"/>
    <w:rsid w:val="00D93A45"/>
    <w:rsid w:val="00D93B16"/>
    <w:rsid w:val="00D93CA4"/>
    <w:rsid w:val="00D93D92"/>
    <w:rsid w:val="00D93E60"/>
    <w:rsid w:val="00D93E7D"/>
    <w:rsid w:val="00D93F2E"/>
    <w:rsid w:val="00D93FA7"/>
    <w:rsid w:val="00D943A7"/>
    <w:rsid w:val="00D94E0D"/>
    <w:rsid w:val="00D9507E"/>
    <w:rsid w:val="00D952FF"/>
    <w:rsid w:val="00D95323"/>
    <w:rsid w:val="00D95553"/>
    <w:rsid w:val="00D95742"/>
    <w:rsid w:val="00D95948"/>
    <w:rsid w:val="00D959F3"/>
    <w:rsid w:val="00D95AA6"/>
    <w:rsid w:val="00D95DD9"/>
    <w:rsid w:val="00D96147"/>
    <w:rsid w:val="00D962FD"/>
    <w:rsid w:val="00D964EA"/>
    <w:rsid w:val="00D96C1D"/>
    <w:rsid w:val="00D96D37"/>
    <w:rsid w:val="00D96E0F"/>
    <w:rsid w:val="00D96E6A"/>
    <w:rsid w:val="00D96F60"/>
    <w:rsid w:val="00D97106"/>
    <w:rsid w:val="00D97588"/>
    <w:rsid w:val="00D97693"/>
    <w:rsid w:val="00D97CA7"/>
    <w:rsid w:val="00DA0023"/>
    <w:rsid w:val="00DA00D7"/>
    <w:rsid w:val="00DA00E0"/>
    <w:rsid w:val="00DA02B6"/>
    <w:rsid w:val="00DA0360"/>
    <w:rsid w:val="00DA0391"/>
    <w:rsid w:val="00DA058F"/>
    <w:rsid w:val="00DA0826"/>
    <w:rsid w:val="00DA0E4F"/>
    <w:rsid w:val="00DA111D"/>
    <w:rsid w:val="00DA117B"/>
    <w:rsid w:val="00DA1199"/>
    <w:rsid w:val="00DA157C"/>
    <w:rsid w:val="00DA1938"/>
    <w:rsid w:val="00DA193F"/>
    <w:rsid w:val="00DA1A2B"/>
    <w:rsid w:val="00DA1FF5"/>
    <w:rsid w:val="00DA201C"/>
    <w:rsid w:val="00DA2945"/>
    <w:rsid w:val="00DA2C9F"/>
    <w:rsid w:val="00DA3309"/>
    <w:rsid w:val="00DA3D24"/>
    <w:rsid w:val="00DA3FC5"/>
    <w:rsid w:val="00DA42F8"/>
    <w:rsid w:val="00DA4346"/>
    <w:rsid w:val="00DA4787"/>
    <w:rsid w:val="00DA47E6"/>
    <w:rsid w:val="00DA491A"/>
    <w:rsid w:val="00DA4959"/>
    <w:rsid w:val="00DA4997"/>
    <w:rsid w:val="00DA4C1E"/>
    <w:rsid w:val="00DA4D8E"/>
    <w:rsid w:val="00DA4E5C"/>
    <w:rsid w:val="00DA5A5B"/>
    <w:rsid w:val="00DA5D7C"/>
    <w:rsid w:val="00DA5EE6"/>
    <w:rsid w:val="00DA604B"/>
    <w:rsid w:val="00DA61F3"/>
    <w:rsid w:val="00DA61F6"/>
    <w:rsid w:val="00DA679A"/>
    <w:rsid w:val="00DA6831"/>
    <w:rsid w:val="00DA7331"/>
    <w:rsid w:val="00DA75DF"/>
    <w:rsid w:val="00DA7CD0"/>
    <w:rsid w:val="00DB07EA"/>
    <w:rsid w:val="00DB0AC9"/>
    <w:rsid w:val="00DB10DB"/>
    <w:rsid w:val="00DB1161"/>
    <w:rsid w:val="00DB13D1"/>
    <w:rsid w:val="00DB16FF"/>
    <w:rsid w:val="00DB19BF"/>
    <w:rsid w:val="00DB1D00"/>
    <w:rsid w:val="00DB1E1A"/>
    <w:rsid w:val="00DB2624"/>
    <w:rsid w:val="00DB26B8"/>
    <w:rsid w:val="00DB26BF"/>
    <w:rsid w:val="00DB2A7B"/>
    <w:rsid w:val="00DB2FFA"/>
    <w:rsid w:val="00DB37BC"/>
    <w:rsid w:val="00DB3A9E"/>
    <w:rsid w:val="00DB3C86"/>
    <w:rsid w:val="00DB3CA1"/>
    <w:rsid w:val="00DB3E1E"/>
    <w:rsid w:val="00DB4751"/>
    <w:rsid w:val="00DB4801"/>
    <w:rsid w:val="00DB4816"/>
    <w:rsid w:val="00DB48D2"/>
    <w:rsid w:val="00DB49C4"/>
    <w:rsid w:val="00DB5226"/>
    <w:rsid w:val="00DB5491"/>
    <w:rsid w:val="00DB5C60"/>
    <w:rsid w:val="00DB5CDC"/>
    <w:rsid w:val="00DB5D57"/>
    <w:rsid w:val="00DB5E80"/>
    <w:rsid w:val="00DB654A"/>
    <w:rsid w:val="00DB65AC"/>
    <w:rsid w:val="00DB6710"/>
    <w:rsid w:val="00DB6B5F"/>
    <w:rsid w:val="00DB6B76"/>
    <w:rsid w:val="00DB6B8F"/>
    <w:rsid w:val="00DB6BAD"/>
    <w:rsid w:val="00DB6CB7"/>
    <w:rsid w:val="00DB6D87"/>
    <w:rsid w:val="00DB74A6"/>
    <w:rsid w:val="00DB7893"/>
    <w:rsid w:val="00DB7973"/>
    <w:rsid w:val="00DB7CC4"/>
    <w:rsid w:val="00DC0048"/>
    <w:rsid w:val="00DC058D"/>
    <w:rsid w:val="00DC0879"/>
    <w:rsid w:val="00DC0D1C"/>
    <w:rsid w:val="00DC1007"/>
    <w:rsid w:val="00DC1C25"/>
    <w:rsid w:val="00DC1E8F"/>
    <w:rsid w:val="00DC1F78"/>
    <w:rsid w:val="00DC2B08"/>
    <w:rsid w:val="00DC3169"/>
    <w:rsid w:val="00DC3326"/>
    <w:rsid w:val="00DC36CC"/>
    <w:rsid w:val="00DC3BB6"/>
    <w:rsid w:val="00DC3C1E"/>
    <w:rsid w:val="00DC3DDC"/>
    <w:rsid w:val="00DC41C8"/>
    <w:rsid w:val="00DC455F"/>
    <w:rsid w:val="00DC49EE"/>
    <w:rsid w:val="00DC4C1A"/>
    <w:rsid w:val="00DC4E7D"/>
    <w:rsid w:val="00DC531B"/>
    <w:rsid w:val="00DC53E1"/>
    <w:rsid w:val="00DC556E"/>
    <w:rsid w:val="00DC5595"/>
    <w:rsid w:val="00DC55B8"/>
    <w:rsid w:val="00DC5897"/>
    <w:rsid w:val="00DC5A07"/>
    <w:rsid w:val="00DC5A5B"/>
    <w:rsid w:val="00DC5C19"/>
    <w:rsid w:val="00DC5C63"/>
    <w:rsid w:val="00DC5CEF"/>
    <w:rsid w:val="00DC5DC1"/>
    <w:rsid w:val="00DC602D"/>
    <w:rsid w:val="00DC617B"/>
    <w:rsid w:val="00DC64A6"/>
    <w:rsid w:val="00DC64B7"/>
    <w:rsid w:val="00DC69C5"/>
    <w:rsid w:val="00DC6A24"/>
    <w:rsid w:val="00DC6B47"/>
    <w:rsid w:val="00DC6C04"/>
    <w:rsid w:val="00DC6E4A"/>
    <w:rsid w:val="00DC6EB8"/>
    <w:rsid w:val="00DC6EBA"/>
    <w:rsid w:val="00DC6F7A"/>
    <w:rsid w:val="00DC71B3"/>
    <w:rsid w:val="00DC7B5A"/>
    <w:rsid w:val="00DD0015"/>
    <w:rsid w:val="00DD0723"/>
    <w:rsid w:val="00DD1157"/>
    <w:rsid w:val="00DD126C"/>
    <w:rsid w:val="00DD1402"/>
    <w:rsid w:val="00DD1513"/>
    <w:rsid w:val="00DD1525"/>
    <w:rsid w:val="00DD16D6"/>
    <w:rsid w:val="00DD1980"/>
    <w:rsid w:val="00DD1A55"/>
    <w:rsid w:val="00DD1D34"/>
    <w:rsid w:val="00DD22DF"/>
    <w:rsid w:val="00DD2388"/>
    <w:rsid w:val="00DD24EC"/>
    <w:rsid w:val="00DD2FFF"/>
    <w:rsid w:val="00DD3B25"/>
    <w:rsid w:val="00DD3E94"/>
    <w:rsid w:val="00DD4850"/>
    <w:rsid w:val="00DD4885"/>
    <w:rsid w:val="00DD4D55"/>
    <w:rsid w:val="00DD56D8"/>
    <w:rsid w:val="00DD5719"/>
    <w:rsid w:val="00DD573C"/>
    <w:rsid w:val="00DD57E8"/>
    <w:rsid w:val="00DD5817"/>
    <w:rsid w:val="00DD5A10"/>
    <w:rsid w:val="00DD5A33"/>
    <w:rsid w:val="00DD5C9B"/>
    <w:rsid w:val="00DD61AC"/>
    <w:rsid w:val="00DD62DA"/>
    <w:rsid w:val="00DD65A0"/>
    <w:rsid w:val="00DD65F4"/>
    <w:rsid w:val="00DD6751"/>
    <w:rsid w:val="00DD68DF"/>
    <w:rsid w:val="00DD6A5F"/>
    <w:rsid w:val="00DD6BA9"/>
    <w:rsid w:val="00DD6BCA"/>
    <w:rsid w:val="00DD7032"/>
    <w:rsid w:val="00DD7924"/>
    <w:rsid w:val="00DD7A62"/>
    <w:rsid w:val="00DD7B99"/>
    <w:rsid w:val="00DD7CD4"/>
    <w:rsid w:val="00DE047E"/>
    <w:rsid w:val="00DE0599"/>
    <w:rsid w:val="00DE05D3"/>
    <w:rsid w:val="00DE08EB"/>
    <w:rsid w:val="00DE09C8"/>
    <w:rsid w:val="00DE0F05"/>
    <w:rsid w:val="00DE1A45"/>
    <w:rsid w:val="00DE1A8C"/>
    <w:rsid w:val="00DE2141"/>
    <w:rsid w:val="00DE22F4"/>
    <w:rsid w:val="00DE23D1"/>
    <w:rsid w:val="00DE25A5"/>
    <w:rsid w:val="00DE26C1"/>
    <w:rsid w:val="00DE2B55"/>
    <w:rsid w:val="00DE2BDC"/>
    <w:rsid w:val="00DE31EE"/>
    <w:rsid w:val="00DE323B"/>
    <w:rsid w:val="00DE327A"/>
    <w:rsid w:val="00DE349B"/>
    <w:rsid w:val="00DE365E"/>
    <w:rsid w:val="00DE3776"/>
    <w:rsid w:val="00DE37C3"/>
    <w:rsid w:val="00DE3DA6"/>
    <w:rsid w:val="00DE40B5"/>
    <w:rsid w:val="00DE4144"/>
    <w:rsid w:val="00DE4576"/>
    <w:rsid w:val="00DE4ABC"/>
    <w:rsid w:val="00DE4B49"/>
    <w:rsid w:val="00DE4C54"/>
    <w:rsid w:val="00DE4D04"/>
    <w:rsid w:val="00DE4F55"/>
    <w:rsid w:val="00DE50F3"/>
    <w:rsid w:val="00DE521E"/>
    <w:rsid w:val="00DE545B"/>
    <w:rsid w:val="00DE5549"/>
    <w:rsid w:val="00DE55C8"/>
    <w:rsid w:val="00DE5794"/>
    <w:rsid w:val="00DE5A81"/>
    <w:rsid w:val="00DE5B07"/>
    <w:rsid w:val="00DE5E07"/>
    <w:rsid w:val="00DE5FA5"/>
    <w:rsid w:val="00DE6099"/>
    <w:rsid w:val="00DE625C"/>
    <w:rsid w:val="00DE630A"/>
    <w:rsid w:val="00DE6473"/>
    <w:rsid w:val="00DE654F"/>
    <w:rsid w:val="00DE65B5"/>
    <w:rsid w:val="00DE672B"/>
    <w:rsid w:val="00DE673D"/>
    <w:rsid w:val="00DE679B"/>
    <w:rsid w:val="00DE69D6"/>
    <w:rsid w:val="00DE6D39"/>
    <w:rsid w:val="00DE713E"/>
    <w:rsid w:val="00DE71C9"/>
    <w:rsid w:val="00DE72A5"/>
    <w:rsid w:val="00DE78A7"/>
    <w:rsid w:val="00DE7CDE"/>
    <w:rsid w:val="00DF0318"/>
    <w:rsid w:val="00DF0403"/>
    <w:rsid w:val="00DF0599"/>
    <w:rsid w:val="00DF0EE1"/>
    <w:rsid w:val="00DF0F72"/>
    <w:rsid w:val="00DF16F9"/>
    <w:rsid w:val="00DF1C35"/>
    <w:rsid w:val="00DF1D6F"/>
    <w:rsid w:val="00DF1DC2"/>
    <w:rsid w:val="00DF1F6A"/>
    <w:rsid w:val="00DF2006"/>
    <w:rsid w:val="00DF20A8"/>
    <w:rsid w:val="00DF2702"/>
    <w:rsid w:val="00DF2745"/>
    <w:rsid w:val="00DF28E5"/>
    <w:rsid w:val="00DF2AF5"/>
    <w:rsid w:val="00DF2D93"/>
    <w:rsid w:val="00DF2FF5"/>
    <w:rsid w:val="00DF301B"/>
    <w:rsid w:val="00DF3036"/>
    <w:rsid w:val="00DF307E"/>
    <w:rsid w:val="00DF3083"/>
    <w:rsid w:val="00DF3375"/>
    <w:rsid w:val="00DF3398"/>
    <w:rsid w:val="00DF3447"/>
    <w:rsid w:val="00DF389D"/>
    <w:rsid w:val="00DF39C8"/>
    <w:rsid w:val="00DF3F89"/>
    <w:rsid w:val="00DF4383"/>
    <w:rsid w:val="00DF4474"/>
    <w:rsid w:val="00DF4703"/>
    <w:rsid w:val="00DF477A"/>
    <w:rsid w:val="00DF4A37"/>
    <w:rsid w:val="00DF5145"/>
    <w:rsid w:val="00DF539C"/>
    <w:rsid w:val="00DF57F8"/>
    <w:rsid w:val="00DF5A57"/>
    <w:rsid w:val="00DF5C4C"/>
    <w:rsid w:val="00DF5DA8"/>
    <w:rsid w:val="00DF5EB5"/>
    <w:rsid w:val="00DF6329"/>
    <w:rsid w:val="00DF64DA"/>
    <w:rsid w:val="00DF6666"/>
    <w:rsid w:val="00DF6A94"/>
    <w:rsid w:val="00DF6BB7"/>
    <w:rsid w:val="00DF73BB"/>
    <w:rsid w:val="00DF7A81"/>
    <w:rsid w:val="00DF7C39"/>
    <w:rsid w:val="00DF7D9F"/>
    <w:rsid w:val="00DF7E1E"/>
    <w:rsid w:val="00DF7FC7"/>
    <w:rsid w:val="00E004C5"/>
    <w:rsid w:val="00E006FB"/>
    <w:rsid w:val="00E00A9D"/>
    <w:rsid w:val="00E00DE8"/>
    <w:rsid w:val="00E00FF9"/>
    <w:rsid w:val="00E013CB"/>
    <w:rsid w:val="00E0164B"/>
    <w:rsid w:val="00E0192F"/>
    <w:rsid w:val="00E020B4"/>
    <w:rsid w:val="00E0246D"/>
    <w:rsid w:val="00E027AE"/>
    <w:rsid w:val="00E02896"/>
    <w:rsid w:val="00E02A29"/>
    <w:rsid w:val="00E02B3F"/>
    <w:rsid w:val="00E02F91"/>
    <w:rsid w:val="00E03058"/>
    <w:rsid w:val="00E0307B"/>
    <w:rsid w:val="00E034A8"/>
    <w:rsid w:val="00E036B2"/>
    <w:rsid w:val="00E03A54"/>
    <w:rsid w:val="00E0402A"/>
    <w:rsid w:val="00E05614"/>
    <w:rsid w:val="00E056E5"/>
    <w:rsid w:val="00E059C0"/>
    <w:rsid w:val="00E059C2"/>
    <w:rsid w:val="00E0609C"/>
    <w:rsid w:val="00E0623A"/>
    <w:rsid w:val="00E065ED"/>
    <w:rsid w:val="00E067BD"/>
    <w:rsid w:val="00E06AB0"/>
    <w:rsid w:val="00E06B48"/>
    <w:rsid w:val="00E06C46"/>
    <w:rsid w:val="00E07196"/>
    <w:rsid w:val="00E071B9"/>
    <w:rsid w:val="00E0756B"/>
    <w:rsid w:val="00E0771C"/>
    <w:rsid w:val="00E1001B"/>
    <w:rsid w:val="00E1017E"/>
    <w:rsid w:val="00E10795"/>
    <w:rsid w:val="00E10B0E"/>
    <w:rsid w:val="00E10D24"/>
    <w:rsid w:val="00E10F2B"/>
    <w:rsid w:val="00E115EC"/>
    <w:rsid w:val="00E1187C"/>
    <w:rsid w:val="00E11AC5"/>
    <w:rsid w:val="00E11B0E"/>
    <w:rsid w:val="00E11D0C"/>
    <w:rsid w:val="00E120B8"/>
    <w:rsid w:val="00E124AE"/>
    <w:rsid w:val="00E12D08"/>
    <w:rsid w:val="00E130A0"/>
    <w:rsid w:val="00E130ED"/>
    <w:rsid w:val="00E13886"/>
    <w:rsid w:val="00E13AA3"/>
    <w:rsid w:val="00E13AAC"/>
    <w:rsid w:val="00E13D97"/>
    <w:rsid w:val="00E14290"/>
    <w:rsid w:val="00E143E7"/>
    <w:rsid w:val="00E14431"/>
    <w:rsid w:val="00E146DA"/>
    <w:rsid w:val="00E14701"/>
    <w:rsid w:val="00E148FF"/>
    <w:rsid w:val="00E14B14"/>
    <w:rsid w:val="00E15483"/>
    <w:rsid w:val="00E15487"/>
    <w:rsid w:val="00E1555A"/>
    <w:rsid w:val="00E158C2"/>
    <w:rsid w:val="00E1593F"/>
    <w:rsid w:val="00E15BB6"/>
    <w:rsid w:val="00E16165"/>
    <w:rsid w:val="00E161DD"/>
    <w:rsid w:val="00E168F6"/>
    <w:rsid w:val="00E16BC9"/>
    <w:rsid w:val="00E16DB7"/>
    <w:rsid w:val="00E172B2"/>
    <w:rsid w:val="00E17353"/>
    <w:rsid w:val="00E1788F"/>
    <w:rsid w:val="00E17956"/>
    <w:rsid w:val="00E179F5"/>
    <w:rsid w:val="00E17CC9"/>
    <w:rsid w:val="00E17ED3"/>
    <w:rsid w:val="00E20086"/>
    <w:rsid w:val="00E200FA"/>
    <w:rsid w:val="00E202A7"/>
    <w:rsid w:val="00E20515"/>
    <w:rsid w:val="00E205EC"/>
    <w:rsid w:val="00E2061E"/>
    <w:rsid w:val="00E20674"/>
    <w:rsid w:val="00E20848"/>
    <w:rsid w:val="00E209F5"/>
    <w:rsid w:val="00E20AFC"/>
    <w:rsid w:val="00E21086"/>
    <w:rsid w:val="00E210BB"/>
    <w:rsid w:val="00E21448"/>
    <w:rsid w:val="00E21453"/>
    <w:rsid w:val="00E2149E"/>
    <w:rsid w:val="00E21609"/>
    <w:rsid w:val="00E21A8B"/>
    <w:rsid w:val="00E21B3C"/>
    <w:rsid w:val="00E21D9D"/>
    <w:rsid w:val="00E21DF8"/>
    <w:rsid w:val="00E2204E"/>
    <w:rsid w:val="00E22513"/>
    <w:rsid w:val="00E22F0C"/>
    <w:rsid w:val="00E2319B"/>
    <w:rsid w:val="00E2335D"/>
    <w:rsid w:val="00E23570"/>
    <w:rsid w:val="00E23CB3"/>
    <w:rsid w:val="00E23D90"/>
    <w:rsid w:val="00E23F04"/>
    <w:rsid w:val="00E242E0"/>
    <w:rsid w:val="00E2488F"/>
    <w:rsid w:val="00E248FC"/>
    <w:rsid w:val="00E24B5D"/>
    <w:rsid w:val="00E252DD"/>
    <w:rsid w:val="00E25B9F"/>
    <w:rsid w:val="00E25BC4"/>
    <w:rsid w:val="00E264CF"/>
    <w:rsid w:val="00E26B40"/>
    <w:rsid w:val="00E26C8B"/>
    <w:rsid w:val="00E2720D"/>
    <w:rsid w:val="00E27323"/>
    <w:rsid w:val="00E2791D"/>
    <w:rsid w:val="00E27AB9"/>
    <w:rsid w:val="00E27FE2"/>
    <w:rsid w:val="00E3009C"/>
    <w:rsid w:val="00E3049F"/>
    <w:rsid w:val="00E305C9"/>
    <w:rsid w:val="00E3062C"/>
    <w:rsid w:val="00E3097D"/>
    <w:rsid w:val="00E30B4D"/>
    <w:rsid w:val="00E30B8A"/>
    <w:rsid w:val="00E30E03"/>
    <w:rsid w:val="00E30E1F"/>
    <w:rsid w:val="00E30EE4"/>
    <w:rsid w:val="00E314DC"/>
    <w:rsid w:val="00E319C7"/>
    <w:rsid w:val="00E31C49"/>
    <w:rsid w:val="00E31CA6"/>
    <w:rsid w:val="00E3249C"/>
    <w:rsid w:val="00E325CF"/>
    <w:rsid w:val="00E32602"/>
    <w:rsid w:val="00E32756"/>
    <w:rsid w:val="00E3286B"/>
    <w:rsid w:val="00E32B4D"/>
    <w:rsid w:val="00E32FF7"/>
    <w:rsid w:val="00E330F6"/>
    <w:rsid w:val="00E331BE"/>
    <w:rsid w:val="00E3327A"/>
    <w:rsid w:val="00E335D4"/>
    <w:rsid w:val="00E33609"/>
    <w:rsid w:val="00E337E1"/>
    <w:rsid w:val="00E33B03"/>
    <w:rsid w:val="00E343B3"/>
    <w:rsid w:val="00E34732"/>
    <w:rsid w:val="00E349CB"/>
    <w:rsid w:val="00E3536E"/>
    <w:rsid w:val="00E35613"/>
    <w:rsid w:val="00E357A9"/>
    <w:rsid w:val="00E35F73"/>
    <w:rsid w:val="00E360BA"/>
    <w:rsid w:val="00E36193"/>
    <w:rsid w:val="00E36837"/>
    <w:rsid w:val="00E368AC"/>
    <w:rsid w:val="00E3696C"/>
    <w:rsid w:val="00E36B0D"/>
    <w:rsid w:val="00E36BF3"/>
    <w:rsid w:val="00E36DFA"/>
    <w:rsid w:val="00E36F27"/>
    <w:rsid w:val="00E3787F"/>
    <w:rsid w:val="00E37A69"/>
    <w:rsid w:val="00E37ACC"/>
    <w:rsid w:val="00E37C45"/>
    <w:rsid w:val="00E37DDA"/>
    <w:rsid w:val="00E4002D"/>
    <w:rsid w:val="00E40808"/>
    <w:rsid w:val="00E40A55"/>
    <w:rsid w:val="00E4144D"/>
    <w:rsid w:val="00E41685"/>
    <w:rsid w:val="00E41740"/>
    <w:rsid w:val="00E41A7E"/>
    <w:rsid w:val="00E41A85"/>
    <w:rsid w:val="00E41B3A"/>
    <w:rsid w:val="00E41D74"/>
    <w:rsid w:val="00E41EC0"/>
    <w:rsid w:val="00E426F0"/>
    <w:rsid w:val="00E427EF"/>
    <w:rsid w:val="00E4287F"/>
    <w:rsid w:val="00E42D0D"/>
    <w:rsid w:val="00E4312F"/>
    <w:rsid w:val="00E43291"/>
    <w:rsid w:val="00E435E7"/>
    <w:rsid w:val="00E43B35"/>
    <w:rsid w:val="00E43BBD"/>
    <w:rsid w:val="00E43BC5"/>
    <w:rsid w:val="00E43BE6"/>
    <w:rsid w:val="00E4430C"/>
    <w:rsid w:val="00E4430E"/>
    <w:rsid w:val="00E444B2"/>
    <w:rsid w:val="00E4452E"/>
    <w:rsid w:val="00E445B6"/>
    <w:rsid w:val="00E44A83"/>
    <w:rsid w:val="00E44B6F"/>
    <w:rsid w:val="00E44E4E"/>
    <w:rsid w:val="00E45148"/>
    <w:rsid w:val="00E45163"/>
    <w:rsid w:val="00E451A7"/>
    <w:rsid w:val="00E4558E"/>
    <w:rsid w:val="00E4613E"/>
    <w:rsid w:val="00E46563"/>
    <w:rsid w:val="00E465DC"/>
    <w:rsid w:val="00E46618"/>
    <w:rsid w:val="00E46808"/>
    <w:rsid w:val="00E46AD7"/>
    <w:rsid w:val="00E46C19"/>
    <w:rsid w:val="00E46EC7"/>
    <w:rsid w:val="00E47786"/>
    <w:rsid w:val="00E4783F"/>
    <w:rsid w:val="00E47D06"/>
    <w:rsid w:val="00E47D71"/>
    <w:rsid w:val="00E50220"/>
    <w:rsid w:val="00E502A7"/>
    <w:rsid w:val="00E5058A"/>
    <w:rsid w:val="00E505F9"/>
    <w:rsid w:val="00E507B7"/>
    <w:rsid w:val="00E50B9A"/>
    <w:rsid w:val="00E5104E"/>
    <w:rsid w:val="00E51439"/>
    <w:rsid w:val="00E51798"/>
    <w:rsid w:val="00E51E83"/>
    <w:rsid w:val="00E525D9"/>
    <w:rsid w:val="00E52698"/>
    <w:rsid w:val="00E526EA"/>
    <w:rsid w:val="00E5289E"/>
    <w:rsid w:val="00E52BC9"/>
    <w:rsid w:val="00E52D9A"/>
    <w:rsid w:val="00E52DA5"/>
    <w:rsid w:val="00E53106"/>
    <w:rsid w:val="00E5326A"/>
    <w:rsid w:val="00E5379E"/>
    <w:rsid w:val="00E53A27"/>
    <w:rsid w:val="00E53A79"/>
    <w:rsid w:val="00E53C22"/>
    <w:rsid w:val="00E53FB6"/>
    <w:rsid w:val="00E54245"/>
    <w:rsid w:val="00E54253"/>
    <w:rsid w:val="00E54263"/>
    <w:rsid w:val="00E543EC"/>
    <w:rsid w:val="00E544EC"/>
    <w:rsid w:val="00E54578"/>
    <w:rsid w:val="00E54945"/>
    <w:rsid w:val="00E54FFF"/>
    <w:rsid w:val="00E55265"/>
    <w:rsid w:val="00E55557"/>
    <w:rsid w:val="00E5594C"/>
    <w:rsid w:val="00E5632D"/>
    <w:rsid w:val="00E564F7"/>
    <w:rsid w:val="00E56627"/>
    <w:rsid w:val="00E5668E"/>
    <w:rsid w:val="00E56CF0"/>
    <w:rsid w:val="00E577A2"/>
    <w:rsid w:val="00E57862"/>
    <w:rsid w:val="00E578A6"/>
    <w:rsid w:val="00E57964"/>
    <w:rsid w:val="00E57DA3"/>
    <w:rsid w:val="00E57DF8"/>
    <w:rsid w:val="00E57EA3"/>
    <w:rsid w:val="00E57ECF"/>
    <w:rsid w:val="00E6018E"/>
    <w:rsid w:val="00E60196"/>
    <w:rsid w:val="00E604C2"/>
    <w:rsid w:val="00E605E0"/>
    <w:rsid w:val="00E6083C"/>
    <w:rsid w:val="00E60A3F"/>
    <w:rsid w:val="00E60B47"/>
    <w:rsid w:val="00E60C6F"/>
    <w:rsid w:val="00E613F5"/>
    <w:rsid w:val="00E618A0"/>
    <w:rsid w:val="00E6195B"/>
    <w:rsid w:val="00E61A25"/>
    <w:rsid w:val="00E61AC9"/>
    <w:rsid w:val="00E61EA7"/>
    <w:rsid w:val="00E624C6"/>
    <w:rsid w:val="00E6260F"/>
    <w:rsid w:val="00E62ACF"/>
    <w:rsid w:val="00E62BC8"/>
    <w:rsid w:val="00E62D9D"/>
    <w:rsid w:val="00E631EA"/>
    <w:rsid w:val="00E637FF"/>
    <w:rsid w:val="00E63959"/>
    <w:rsid w:val="00E63D78"/>
    <w:rsid w:val="00E63FDC"/>
    <w:rsid w:val="00E63FF6"/>
    <w:rsid w:val="00E646FE"/>
    <w:rsid w:val="00E64B72"/>
    <w:rsid w:val="00E64BBB"/>
    <w:rsid w:val="00E64D17"/>
    <w:rsid w:val="00E6511B"/>
    <w:rsid w:val="00E65337"/>
    <w:rsid w:val="00E65447"/>
    <w:rsid w:val="00E6549C"/>
    <w:rsid w:val="00E65596"/>
    <w:rsid w:val="00E65CA1"/>
    <w:rsid w:val="00E65D80"/>
    <w:rsid w:val="00E65EA4"/>
    <w:rsid w:val="00E6612E"/>
    <w:rsid w:val="00E66207"/>
    <w:rsid w:val="00E662B0"/>
    <w:rsid w:val="00E665E3"/>
    <w:rsid w:val="00E66712"/>
    <w:rsid w:val="00E66B38"/>
    <w:rsid w:val="00E66CAE"/>
    <w:rsid w:val="00E66E69"/>
    <w:rsid w:val="00E6704E"/>
    <w:rsid w:val="00E67086"/>
    <w:rsid w:val="00E67357"/>
    <w:rsid w:val="00E674FA"/>
    <w:rsid w:val="00E67ACA"/>
    <w:rsid w:val="00E70609"/>
    <w:rsid w:val="00E70680"/>
    <w:rsid w:val="00E7086D"/>
    <w:rsid w:val="00E70A93"/>
    <w:rsid w:val="00E70ACA"/>
    <w:rsid w:val="00E70D5E"/>
    <w:rsid w:val="00E70F0D"/>
    <w:rsid w:val="00E71187"/>
    <w:rsid w:val="00E71272"/>
    <w:rsid w:val="00E71640"/>
    <w:rsid w:val="00E71913"/>
    <w:rsid w:val="00E71956"/>
    <w:rsid w:val="00E71AC9"/>
    <w:rsid w:val="00E71B4D"/>
    <w:rsid w:val="00E71CD0"/>
    <w:rsid w:val="00E72135"/>
    <w:rsid w:val="00E72308"/>
    <w:rsid w:val="00E724B3"/>
    <w:rsid w:val="00E72C88"/>
    <w:rsid w:val="00E730D6"/>
    <w:rsid w:val="00E730E6"/>
    <w:rsid w:val="00E733D6"/>
    <w:rsid w:val="00E73441"/>
    <w:rsid w:val="00E73470"/>
    <w:rsid w:val="00E73917"/>
    <w:rsid w:val="00E73D6D"/>
    <w:rsid w:val="00E73E50"/>
    <w:rsid w:val="00E745B9"/>
    <w:rsid w:val="00E747D1"/>
    <w:rsid w:val="00E74ABA"/>
    <w:rsid w:val="00E74C7C"/>
    <w:rsid w:val="00E74F08"/>
    <w:rsid w:val="00E75224"/>
    <w:rsid w:val="00E753AE"/>
    <w:rsid w:val="00E75425"/>
    <w:rsid w:val="00E75710"/>
    <w:rsid w:val="00E758B6"/>
    <w:rsid w:val="00E7596B"/>
    <w:rsid w:val="00E75A0A"/>
    <w:rsid w:val="00E75B02"/>
    <w:rsid w:val="00E75B7A"/>
    <w:rsid w:val="00E75DA3"/>
    <w:rsid w:val="00E75E26"/>
    <w:rsid w:val="00E75E2F"/>
    <w:rsid w:val="00E75F4E"/>
    <w:rsid w:val="00E7626C"/>
    <w:rsid w:val="00E76A80"/>
    <w:rsid w:val="00E77380"/>
    <w:rsid w:val="00E77975"/>
    <w:rsid w:val="00E77B6F"/>
    <w:rsid w:val="00E77F38"/>
    <w:rsid w:val="00E77F6B"/>
    <w:rsid w:val="00E77FD9"/>
    <w:rsid w:val="00E80016"/>
    <w:rsid w:val="00E81462"/>
    <w:rsid w:val="00E81579"/>
    <w:rsid w:val="00E816CE"/>
    <w:rsid w:val="00E81B24"/>
    <w:rsid w:val="00E81BA9"/>
    <w:rsid w:val="00E82001"/>
    <w:rsid w:val="00E822D9"/>
    <w:rsid w:val="00E82663"/>
    <w:rsid w:val="00E826C5"/>
    <w:rsid w:val="00E8283A"/>
    <w:rsid w:val="00E829D0"/>
    <w:rsid w:val="00E829F5"/>
    <w:rsid w:val="00E82A0B"/>
    <w:rsid w:val="00E82A9F"/>
    <w:rsid w:val="00E82C5C"/>
    <w:rsid w:val="00E82CB8"/>
    <w:rsid w:val="00E82E07"/>
    <w:rsid w:val="00E831F1"/>
    <w:rsid w:val="00E832B5"/>
    <w:rsid w:val="00E8383F"/>
    <w:rsid w:val="00E83C24"/>
    <w:rsid w:val="00E83E32"/>
    <w:rsid w:val="00E842CD"/>
    <w:rsid w:val="00E843C9"/>
    <w:rsid w:val="00E8489F"/>
    <w:rsid w:val="00E84A6C"/>
    <w:rsid w:val="00E84C7C"/>
    <w:rsid w:val="00E84C83"/>
    <w:rsid w:val="00E8526C"/>
    <w:rsid w:val="00E852C9"/>
    <w:rsid w:val="00E85526"/>
    <w:rsid w:val="00E857F5"/>
    <w:rsid w:val="00E864D7"/>
    <w:rsid w:val="00E8657E"/>
    <w:rsid w:val="00E86B11"/>
    <w:rsid w:val="00E86C01"/>
    <w:rsid w:val="00E86DA9"/>
    <w:rsid w:val="00E86FA4"/>
    <w:rsid w:val="00E87595"/>
    <w:rsid w:val="00E87888"/>
    <w:rsid w:val="00E87936"/>
    <w:rsid w:val="00E87B10"/>
    <w:rsid w:val="00E87BBA"/>
    <w:rsid w:val="00E87C94"/>
    <w:rsid w:val="00E90348"/>
    <w:rsid w:val="00E90903"/>
    <w:rsid w:val="00E90C4B"/>
    <w:rsid w:val="00E90F40"/>
    <w:rsid w:val="00E91066"/>
    <w:rsid w:val="00E911B4"/>
    <w:rsid w:val="00E911DD"/>
    <w:rsid w:val="00E91388"/>
    <w:rsid w:val="00E9140E"/>
    <w:rsid w:val="00E91B0C"/>
    <w:rsid w:val="00E91C50"/>
    <w:rsid w:val="00E91E2B"/>
    <w:rsid w:val="00E9208C"/>
    <w:rsid w:val="00E924C5"/>
    <w:rsid w:val="00E929F6"/>
    <w:rsid w:val="00E93220"/>
    <w:rsid w:val="00E9381A"/>
    <w:rsid w:val="00E93892"/>
    <w:rsid w:val="00E94047"/>
    <w:rsid w:val="00E94067"/>
    <w:rsid w:val="00E940D5"/>
    <w:rsid w:val="00E94441"/>
    <w:rsid w:val="00E9483A"/>
    <w:rsid w:val="00E948AE"/>
    <w:rsid w:val="00E94975"/>
    <w:rsid w:val="00E951A8"/>
    <w:rsid w:val="00E9549F"/>
    <w:rsid w:val="00E95753"/>
    <w:rsid w:val="00E95C15"/>
    <w:rsid w:val="00E95C25"/>
    <w:rsid w:val="00E96A0B"/>
    <w:rsid w:val="00E96D1B"/>
    <w:rsid w:val="00E96DB0"/>
    <w:rsid w:val="00E96EE2"/>
    <w:rsid w:val="00E97084"/>
    <w:rsid w:val="00E97288"/>
    <w:rsid w:val="00E973E9"/>
    <w:rsid w:val="00E97457"/>
    <w:rsid w:val="00E97F09"/>
    <w:rsid w:val="00EA01F1"/>
    <w:rsid w:val="00EA0483"/>
    <w:rsid w:val="00EA086C"/>
    <w:rsid w:val="00EA0A84"/>
    <w:rsid w:val="00EA0F23"/>
    <w:rsid w:val="00EA1005"/>
    <w:rsid w:val="00EA1154"/>
    <w:rsid w:val="00EA1166"/>
    <w:rsid w:val="00EA12F1"/>
    <w:rsid w:val="00EA166F"/>
    <w:rsid w:val="00EA17A0"/>
    <w:rsid w:val="00EA19D6"/>
    <w:rsid w:val="00EA1A13"/>
    <w:rsid w:val="00EA1A95"/>
    <w:rsid w:val="00EA20C3"/>
    <w:rsid w:val="00EA2140"/>
    <w:rsid w:val="00EA2ECB"/>
    <w:rsid w:val="00EA2F69"/>
    <w:rsid w:val="00EA31F8"/>
    <w:rsid w:val="00EA3864"/>
    <w:rsid w:val="00EA38DF"/>
    <w:rsid w:val="00EA3C88"/>
    <w:rsid w:val="00EA3F96"/>
    <w:rsid w:val="00EA45C9"/>
    <w:rsid w:val="00EA462D"/>
    <w:rsid w:val="00EA4A02"/>
    <w:rsid w:val="00EA4A95"/>
    <w:rsid w:val="00EA4EBF"/>
    <w:rsid w:val="00EA5029"/>
    <w:rsid w:val="00EA516D"/>
    <w:rsid w:val="00EA519C"/>
    <w:rsid w:val="00EA584C"/>
    <w:rsid w:val="00EA6375"/>
    <w:rsid w:val="00EA6929"/>
    <w:rsid w:val="00EA6EE3"/>
    <w:rsid w:val="00EA72C8"/>
    <w:rsid w:val="00EA72DC"/>
    <w:rsid w:val="00EA73D0"/>
    <w:rsid w:val="00EA7431"/>
    <w:rsid w:val="00EA779A"/>
    <w:rsid w:val="00EA7B2A"/>
    <w:rsid w:val="00EA7EEB"/>
    <w:rsid w:val="00EB0263"/>
    <w:rsid w:val="00EB068E"/>
    <w:rsid w:val="00EB07FB"/>
    <w:rsid w:val="00EB094F"/>
    <w:rsid w:val="00EB0BCA"/>
    <w:rsid w:val="00EB0BFD"/>
    <w:rsid w:val="00EB0C22"/>
    <w:rsid w:val="00EB0E0C"/>
    <w:rsid w:val="00EB0EEF"/>
    <w:rsid w:val="00EB0F1C"/>
    <w:rsid w:val="00EB0FC2"/>
    <w:rsid w:val="00EB15AA"/>
    <w:rsid w:val="00EB1EC1"/>
    <w:rsid w:val="00EB1F08"/>
    <w:rsid w:val="00EB2113"/>
    <w:rsid w:val="00EB2283"/>
    <w:rsid w:val="00EB25CC"/>
    <w:rsid w:val="00EB276C"/>
    <w:rsid w:val="00EB28F7"/>
    <w:rsid w:val="00EB2AF1"/>
    <w:rsid w:val="00EB2C0B"/>
    <w:rsid w:val="00EB2D55"/>
    <w:rsid w:val="00EB2E82"/>
    <w:rsid w:val="00EB2EC1"/>
    <w:rsid w:val="00EB313E"/>
    <w:rsid w:val="00EB328C"/>
    <w:rsid w:val="00EB330F"/>
    <w:rsid w:val="00EB35FF"/>
    <w:rsid w:val="00EB3612"/>
    <w:rsid w:val="00EB38E6"/>
    <w:rsid w:val="00EB3935"/>
    <w:rsid w:val="00EB3A61"/>
    <w:rsid w:val="00EB3AF0"/>
    <w:rsid w:val="00EB3B1F"/>
    <w:rsid w:val="00EB4737"/>
    <w:rsid w:val="00EB4924"/>
    <w:rsid w:val="00EB4BDF"/>
    <w:rsid w:val="00EB4D54"/>
    <w:rsid w:val="00EB4E5C"/>
    <w:rsid w:val="00EB5186"/>
    <w:rsid w:val="00EB53A7"/>
    <w:rsid w:val="00EB5583"/>
    <w:rsid w:val="00EB567C"/>
    <w:rsid w:val="00EB5687"/>
    <w:rsid w:val="00EB5BAF"/>
    <w:rsid w:val="00EB5DF6"/>
    <w:rsid w:val="00EB5F63"/>
    <w:rsid w:val="00EB5F90"/>
    <w:rsid w:val="00EB610D"/>
    <w:rsid w:val="00EB6169"/>
    <w:rsid w:val="00EB6180"/>
    <w:rsid w:val="00EB61D7"/>
    <w:rsid w:val="00EB62BE"/>
    <w:rsid w:val="00EB646C"/>
    <w:rsid w:val="00EB67A3"/>
    <w:rsid w:val="00EB68D2"/>
    <w:rsid w:val="00EB737C"/>
    <w:rsid w:val="00EB76FE"/>
    <w:rsid w:val="00EB78A5"/>
    <w:rsid w:val="00EB7AA9"/>
    <w:rsid w:val="00EB7AEA"/>
    <w:rsid w:val="00EB7B51"/>
    <w:rsid w:val="00EB7D53"/>
    <w:rsid w:val="00EB7E12"/>
    <w:rsid w:val="00EC018F"/>
    <w:rsid w:val="00EC0607"/>
    <w:rsid w:val="00EC08A8"/>
    <w:rsid w:val="00EC095D"/>
    <w:rsid w:val="00EC0CA3"/>
    <w:rsid w:val="00EC0CA8"/>
    <w:rsid w:val="00EC0DC2"/>
    <w:rsid w:val="00EC14D6"/>
    <w:rsid w:val="00EC2211"/>
    <w:rsid w:val="00EC2580"/>
    <w:rsid w:val="00EC324E"/>
    <w:rsid w:val="00EC33A9"/>
    <w:rsid w:val="00EC3433"/>
    <w:rsid w:val="00EC3A64"/>
    <w:rsid w:val="00EC3AE8"/>
    <w:rsid w:val="00EC3B5A"/>
    <w:rsid w:val="00EC3C7E"/>
    <w:rsid w:val="00EC3DAE"/>
    <w:rsid w:val="00EC3E7E"/>
    <w:rsid w:val="00EC3F60"/>
    <w:rsid w:val="00EC40DE"/>
    <w:rsid w:val="00EC44A1"/>
    <w:rsid w:val="00EC49DA"/>
    <w:rsid w:val="00EC4A19"/>
    <w:rsid w:val="00EC4D2C"/>
    <w:rsid w:val="00EC4EE6"/>
    <w:rsid w:val="00EC5629"/>
    <w:rsid w:val="00EC5A90"/>
    <w:rsid w:val="00EC5B31"/>
    <w:rsid w:val="00EC5D42"/>
    <w:rsid w:val="00EC60CF"/>
    <w:rsid w:val="00EC6260"/>
    <w:rsid w:val="00EC67CD"/>
    <w:rsid w:val="00EC683C"/>
    <w:rsid w:val="00EC684A"/>
    <w:rsid w:val="00EC686B"/>
    <w:rsid w:val="00EC6C36"/>
    <w:rsid w:val="00EC6F27"/>
    <w:rsid w:val="00EC702F"/>
    <w:rsid w:val="00EC73D3"/>
    <w:rsid w:val="00EC762B"/>
    <w:rsid w:val="00EC7665"/>
    <w:rsid w:val="00EC7CE7"/>
    <w:rsid w:val="00ED03C0"/>
    <w:rsid w:val="00ED055F"/>
    <w:rsid w:val="00ED077C"/>
    <w:rsid w:val="00ED0F32"/>
    <w:rsid w:val="00ED14F9"/>
    <w:rsid w:val="00ED15C5"/>
    <w:rsid w:val="00ED199C"/>
    <w:rsid w:val="00ED20EE"/>
    <w:rsid w:val="00ED2178"/>
    <w:rsid w:val="00ED2233"/>
    <w:rsid w:val="00ED23C8"/>
    <w:rsid w:val="00ED2429"/>
    <w:rsid w:val="00ED246B"/>
    <w:rsid w:val="00ED27A2"/>
    <w:rsid w:val="00ED27EB"/>
    <w:rsid w:val="00ED2B20"/>
    <w:rsid w:val="00ED2C2C"/>
    <w:rsid w:val="00ED2DB8"/>
    <w:rsid w:val="00ED2DE4"/>
    <w:rsid w:val="00ED2DE5"/>
    <w:rsid w:val="00ED311D"/>
    <w:rsid w:val="00ED3321"/>
    <w:rsid w:val="00ED34AC"/>
    <w:rsid w:val="00ED36DD"/>
    <w:rsid w:val="00ED39F7"/>
    <w:rsid w:val="00ED3DA7"/>
    <w:rsid w:val="00ED40C1"/>
    <w:rsid w:val="00ED4154"/>
    <w:rsid w:val="00ED424F"/>
    <w:rsid w:val="00ED42C1"/>
    <w:rsid w:val="00ED453E"/>
    <w:rsid w:val="00ED46D8"/>
    <w:rsid w:val="00ED5508"/>
    <w:rsid w:val="00ED557E"/>
    <w:rsid w:val="00ED55CD"/>
    <w:rsid w:val="00ED5B3B"/>
    <w:rsid w:val="00ED5D44"/>
    <w:rsid w:val="00ED61AB"/>
    <w:rsid w:val="00ED65E8"/>
    <w:rsid w:val="00ED66AC"/>
    <w:rsid w:val="00ED695F"/>
    <w:rsid w:val="00ED6B0A"/>
    <w:rsid w:val="00ED6CB3"/>
    <w:rsid w:val="00ED6CEC"/>
    <w:rsid w:val="00ED70D6"/>
    <w:rsid w:val="00ED720F"/>
    <w:rsid w:val="00ED7836"/>
    <w:rsid w:val="00ED798F"/>
    <w:rsid w:val="00ED7E5B"/>
    <w:rsid w:val="00EE03B7"/>
    <w:rsid w:val="00EE0568"/>
    <w:rsid w:val="00EE05D2"/>
    <w:rsid w:val="00EE0A09"/>
    <w:rsid w:val="00EE0E3E"/>
    <w:rsid w:val="00EE1030"/>
    <w:rsid w:val="00EE1255"/>
    <w:rsid w:val="00EE1479"/>
    <w:rsid w:val="00EE157B"/>
    <w:rsid w:val="00EE17B5"/>
    <w:rsid w:val="00EE185D"/>
    <w:rsid w:val="00EE1AAA"/>
    <w:rsid w:val="00EE1ED6"/>
    <w:rsid w:val="00EE22DF"/>
    <w:rsid w:val="00EE269B"/>
    <w:rsid w:val="00EE28EE"/>
    <w:rsid w:val="00EE2BB1"/>
    <w:rsid w:val="00EE2DBC"/>
    <w:rsid w:val="00EE2FC1"/>
    <w:rsid w:val="00EE3254"/>
    <w:rsid w:val="00EE44B2"/>
    <w:rsid w:val="00EE4967"/>
    <w:rsid w:val="00EE5560"/>
    <w:rsid w:val="00EE55B3"/>
    <w:rsid w:val="00EE5665"/>
    <w:rsid w:val="00EE58BB"/>
    <w:rsid w:val="00EE5C5B"/>
    <w:rsid w:val="00EE5DAD"/>
    <w:rsid w:val="00EE600C"/>
    <w:rsid w:val="00EE60D4"/>
    <w:rsid w:val="00EE61C1"/>
    <w:rsid w:val="00EE6209"/>
    <w:rsid w:val="00EE62D3"/>
    <w:rsid w:val="00EE63A8"/>
    <w:rsid w:val="00EE6480"/>
    <w:rsid w:val="00EE6498"/>
    <w:rsid w:val="00EE6A26"/>
    <w:rsid w:val="00EE6B41"/>
    <w:rsid w:val="00EE75D5"/>
    <w:rsid w:val="00EE77F3"/>
    <w:rsid w:val="00EE7DAF"/>
    <w:rsid w:val="00EE7E6C"/>
    <w:rsid w:val="00EF005A"/>
    <w:rsid w:val="00EF014F"/>
    <w:rsid w:val="00EF020D"/>
    <w:rsid w:val="00EF031A"/>
    <w:rsid w:val="00EF03EF"/>
    <w:rsid w:val="00EF0436"/>
    <w:rsid w:val="00EF081E"/>
    <w:rsid w:val="00EF0DA9"/>
    <w:rsid w:val="00EF1184"/>
    <w:rsid w:val="00EF1621"/>
    <w:rsid w:val="00EF1882"/>
    <w:rsid w:val="00EF1CEA"/>
    <w:rsid w:val="00EF1F2F"/>
    <w:rsid w:val="00EF239A"/>
    <w:rsid w:val="00EF2A76"/>
    <w:rsid w:val="00EF3FC5"/>
    <w:rsid w:val="00EF4313"/>
    <w:rsid w:val="00EF4354"/>
    <w:rsid w:val="00EF4484"/>
    <w:rsid w:val="00EF48F9"/>
    <w:rsid w:val="00EF499F"/>
    <w:rsid w:val="00EF568F"/>
    <w:rsid w:val="00EF56D6"/>
    <w:rsid w:val="00EF5874"/>
    <w:rsid w:val="00EF5A62"/>
    <w:rsid w:val="00EF5D19"/>
    <w:rsid w:val="00EF5D22"/>
    <w:rsid w:val="00EF6046"/>
    <w:rsid w:val="00EF62E8"/>
    <w:rsid w:val="00EF649F"/>
    <w:rsid w:val="00EF65DF"/>
    <w:rsid w:val="00EF67B1"/>
    <w:rsid w:val="00EF67D6"/>
    <w:rsid w:val="00EF6894"/>
    <w:rsid w:val="00EF6C69"/>
    <w:rsid w:val="00EF6E07"/>
    <w:rsid w:val="00EF6E41"/>
    <w:rsid w:val="00EF7011"/>
    <w:rsid w:val="00EF704F"/>
    <w:rsid w:val="00EF72A0"/>
    <w:rsid w:val="00EF74F7"/>
    <w:rsid w:val="00EF779F"/>
    <w:rsid w:val="00EF784D"/>
    <w:rsid w:val="00F00084"/>
    <w:rsid w:val="00F00288"/>
    <w:rsid w:val="00F0034C"/>
    <w:rsid w:val="00F003CB"/>
    <w:rsid w:val="00F00DDE"/>
    <w:rsid w:val="00F00F4E"/>
    <w:rsid w:val="00F0100B"/>
    <w:rsid w:val="00F0105F"/>
    <w:rsid w:val="00F01935"/>
    <w:rsid w:val="00F01B23"/>
    <w:rsid w:val="00F01EFB"/>
    <w:rsid w:val="00F02159"/>
    <w:rsid w:val="00F024C9"/>
    <w:rsid w:val="00F02898"/>
    <w:rsid w:val="00F02F09"/>
    <w:rsid w:val="00F02FF6"/>
    <w:rsid w:val="00F03250"/>
    <w:rsid w:val="00F032D1"/>
    <w:rsid w:val="00F03A8E"/>
    <w:rsid w:val="00F03CB9"/>
    <w:rsid w:val="00F040A8"/>
    <w:rsid w:val="00F040B3"/>
    <w:rsid w:val="00F041CF"/>
    <w:rsid w:val="00F041F9"/>
    <w:rsid w:val="00F04255"/>
    <w:rsid w:val="00F0450F"/>
    <w:rsid w:val="00F0451E"/>
    <w:rsid w:val="00F045D8"/>
    <w:rsid w:val="00F047B5"/>
    <w:rsid w:val="00F04B92"/>
    <w:rsid w:val="00F04C8C"/>
    <w:rsid w:val="00F04F3D"/>
    <w:rsid w:val="00F05323"/>
    <w:rsid w:val="00F053A1"/>
    <w:rsid w:val="00F053B8"/>
    <w:rsid w:val="00F054C5"/>
    <w:rsid w:val="00F0585C"/>
    <w:rsid w:val="00F05997"/>
    <w:rsid w:val="00F05A2B"/>
    <w:rsid w:val="00F05C7A"/>
    <w:rsid w:val="00F05D44"/>
    <w:rsid w:val="00F05E41"/>
    <w:rsid w:val="00F06258"/>
    <w:rsid w:val="00F0675B"/>
    <w:rsid w:val="00F06DF5"/>
    <w:rsid w:val="00F0717C"/>
    <w:rsid w:val="00F07511"/>
    <w:rsid w:val="00F07577"/>
    <w:rsid w:val="00F077BB"/>
    <w:rsid w:val="00F07986"/>
    <w:rsid w:val="00F07B8E"/>
    <w:rsid w:val="00F10818"/>
    <w:rsid w:val="00F1081F"/>
    <w:rsid w:val="00F108E1"/>
    <w:rsid w:val="00F1090B"/>
    <w:rsid w:val="00F10C95"/>
    <w:rsid w:val="00F10CAE"/>
    <w:rsid w:val="00F11382"/>
    <w:rsid w:val="00F118AB"/>
    <w:rsid w:val="00F11FF9"/>
    <w:rsid w:val="00F12113"/>
    <w:rsid w:val="00F12465"/>
    <w:rsid w:val="00F124D7"/>
    <w:rsid w:val="00F12694"/>
    <w:rsid w:val="00F12962"/>
    <w:rsid w:val="00F129C8"/>
    <w:rsid w:val="00F12A0A"/>
    <w:rsid w:val="00F12A0E"/>
    <w:rsid w:val="00F12AA3"/>
    <w:rsid w:val="00F12F6E"/>
    <w:rsid w:val="00F13889"/>
    <w:rsid w:val="00F13B8A"/>
    <w:rsid w:val="00F13C2A"/>
    <w:rsid w:val="00F13EC2"/>
    <w:rsid w:val="00F14231"/>
    <w:rsid w:val="00F1446D"/>
    <w:rsid w:val="00F1446E"/>
    <w:rsid w:val="00F14645"/>
    <w:rsid w:val="00F14681"/>
    <w:rsid w:val="00F14855"/>
    <w:rsid w:val="00F1494F"/>
    <w:rsid w:val="00F14DF5"/>
    <w:rsid w:val="00F15070"/>
    <w:rsid w:val="00F150DE"/>
    <w:rsid w:val="00F151EE"/>
    <w:rsid w:val="00F155ED"/>
    <w:rsid w:val="00F15651"/>
    <w:rsid w:val="00F15C54"/>
    <w:rsid w:val="00F15FB6"/>
    <w:rsid w:val="00F15FEA"/>
    <w:rsid w:val="00F165DE"/>
    <w:rsid w:val="00F16767"/>
    <w:rsid w:val="00F16AC8"/>
    <w:rsid w:val="00F16ADB"/>
    <w:rsid w:val="00F16CDD"/>
    <w:rsid w:val="00F17386"/>
    <w:rsid w:val="00F1756A"/>
    <w:rsid w:val="00F176EB"/>
    <w:rsid w:val="00F17817"/>
    <w:rsid w:val="00F178B3"/>
    <w:rsid w:val="00F17AAF"/>
    <w:rsid w:val="00F17C90"/>
    <w:rsid w:val="00F206D8"/>
    <w:rsid w:val="00F20A1A"/>
    <w:rsid w:val="00F20D7D"/>
    <w:rsid w:val="00F20DAF"/>
    <w:rsid w:val="00F20DF7"/>
    <w:rsid w:val="00F21C9E"/>
    <w:rsid w:val="00F2226D"/>
    <w:rsid w:val="00F22310"/>
    <w:rsid w:val="00F2293F"/>
    <w:rsid w:val="00F22B6F"/>
    <w:rsid w:val="00F22D71"/>
    <w:rsid w:val="00F23D36"/>
    <w:rsid w:val="00F2407D"/>
    <w:rsid w:val="00F24487"/>
    <w:rsid w:val="00F245AF"/>
    <w:rsid w:val="00F24BCE"/>
    <w:rsid w:val="00F24CBC"/>
    <w:rsid w:val="00F2500C"/>
    <w:rsid w:val="00F25DB0"/>
    <w:rsid w:val="00F25E03"/>
    <w:rsid w:val="00F25F26"/>
    <w:rsid w:val="00F261EB"/>
    <w:rsid w:val="00F26B75"/>
    <w:rsid w:val="00F26D13"/>
    <w:rsid w:val="00F26E0F"/>
    <w:rsid w:val="00F2727F"/>
    <w:rsid w:val="00F272FF"/>
    <w:rsid w:val="00F27345"/>
    <w:rsid w:val="00F27357"/>
    <w:rsid w:val="00F2745B"/>
    <w:rsid w:val="00F277A7"/>
    <w:rsid w:val="00F279F4"/>
    <w:rsid w:val="00F27C36"/>
    <w:rsid w:val="00F27D79"/>
    <w:rsid w:val="00F27FE4"/>
    <w:rsid w:val="00F30158"/>
    <w:rsid w:val="00F30774"/>
    <w:rsid w:val="00F307FA"/>
    <w:rsid w:val="00F30A80"/>
    <w:rsid w:val="00F30C8B"/>
    <w:rsid w:val="00F31389"/>
    <w:rsid w:val="00F313E4"/>
    <w:rsid w:val="00F317D8"/>
    <w:rsid w:val="00F31878"/>
    <w:rsid w:val="00F319DB"/>
    <w:rsid w:val="00F31E89"/>
    <w:rsid w:val="00F31F73"/>
    <w:rsid w:val="00F320C5"/>
    <w:rsid w:val="00F322FC"/>
    <w:rsid w:val="00F3254C"/>
    <w:rsid w:val="00F326FB"/>
    <w:rsid w:val="00F327E6"/>
    <w:rsid w:val="00F32896"/>
    <w:rsid w:val="00F33189"/>
    <w:rsid w:val="00F331D6"/>
    <w:rsid w:val="00F331E9"/>
    <w:rsid w:val="00F333C3"/>
    <w:rsid w:val="00F336F4"/>
    <w:rsid w:val="00F33763"/>
    <w:rsid w:val="00F33802"/>
    <w:rsid w:val="00F33845"/>
    <w:rsid w:val="00F33A01"/>
    <w:rsid w:val="00F33E2D"/>
    <w:rsid w:val="00F33F56"/>
    <w:rsid w:val="00F34029"/>
    <w:rsid w:val="00F3410D"/>
    <w:rsid w:val="00F3446F"/>
    <w:rsid w:val="00F34926"/>
    <w:rsid w:val="00F3522B"/>
    <w:rsid w:val="00F35682"/>
    <w:rsid w:val="00F35AB2"/>
    <w:rsid w:val="00F35D09"/>
    <w:rsid w:val="00F35F84"/>
    <w:rsid w:val="00F3647D"/>
    <w:rsid w:val="00F365D1"/>
    <w:rsid w:val="00F366A4"/>
    <w:rsid w:val="00F36885"/>
    <w:rsid w:val="00F36B09"/>
    <w:rsid w:val="00F36DCA"/>
    <w:rsid w:val="00F379CA"/>
    <w:rsid w:val="00F37A1B"/>
    <w:rsid w:val="00F37A27"/>
    <w:rsid w:val="00F37A8F"/>
    <w:rsid w:val="00F37AAF"/>
    <w:rsid w:val="00F37C53"/>
    <w:rsid w:val="00F4014C"/>
    <w:rsid w:val="00F4015B"/>
    <w:rsid w:val="00F4034C"/>
    <w:rsid w:val="00F408DB"/>
    <w:rsid w:val="00F40AA9"/>
    <w:rsid w:val="00F40DC6"/>
    <w:rsid w:val="00F40F40"/>
    <w:rsid w:val="00F40FA0"/>
    <w:rsid w:val="00F41532"/>
    <w:rsid w:val="00F41637"/>
    <w:rsid w:val="00F4164D"/>
    <w:rsid w:val="00F41657"/>
    <w:rsid w:val="00F41B1E"/>
    <w:rsid w:val="00F41CF8"/>
    <w:rsid w:val="00F41D0A"/>
    <w:rsid w:val="00F41D32"/>
    <w:rsid w:val="00F41EA6"/>
    <w:rsid w:val="00F41FB6"/>
    <w:rsid w:val="00F423B0"/>
    <w:rsid w:val="00F42685"/>
    <w:rsid w:val="00F4268C"/>
    <w:rsid w:val="00F426B3"/>
    <w:rsid w:val="00F426C6"/>
    <w:rsid w:val="00F4290C"/>
    <w:rsid w:val="00F42CFE"/>
    <w:rsid w:val="00F42EDA"/>
    <w:rsid w:val="00F4317C"/>
    <w:rsid w:val="00F431A7"/>
    <w:rsid w:val="00F4331D"/>
    <w:rsid w:val="00F43378"/>
    <w:rsid w:val="00F43569"/>
    <w:rsid w:val="00F436CD"/>
    <w:rsid w:val="00F437AD"/>
    <w:rsid w:val="00F43B17"/>
    <w:rsid w:val="00F4432C"/>
    <w:rsid w:val="00F444D4"/>
    <w:rsid w:val="00F445F6"/>
    <w:rsid w:val="00F4470A"/>
    <w:rsid w:val="00F453FE"/>
    <w:rsid w:val="00F45637"/>
    <w:rsid w:val="00F456B6"/>
    <w:rsid w:val="00F45954"/>
    <w:rsid w:val="00F45B03"/>
    <w:rsid w:val="00F45D59"/>
    <w:rsid w:val="00F45D63"/>
    <w:rsid w:val="00F45D79"/>
    <w:rsid w:val="00F45F09"/>
    <w:rsid w:val="00F45FE4"/>
    <w:rsid w:val="00F46047"/>
    <w:rsid w:val="00F460A4"/>
    <w:rsid w:val="00F4619E"/>
    <w:rsid w:val="00F4624A"/>
    <w:rsid w:val="00F4679B"/>
    <w:rsid w:val="00F467D8"/>
    <w:rsid w:val="00F46E52"/>
    <w:rsid w:val="00F471FA"/>
    <w:rsid w:val="00F472BE"/>
    <w:rsid w:val="00F475FF"/>
    <w:rsid w:val="00F47713"/>
    <w:rsid w:val="00F4786D"/>
    <w:rsid w:val="00F47962"/>
    <w:rsid w:val="00F47A46"/>
    <w:rsid w:val="00F47C15"/>
    <w:rsid w:val="00F47C1E"/>
    <w:rsid w:val="00F500FB"/>
    <w:rsid w:val="00F50279"/>
    <w:rsid w:val="00F50754"/>
    <w:rsid w:val="00F50917"/>
    <w:rsid w:val="00F50D97"/>
    <w:rsid w:val="00F50F32"/>
    <w:rsid w:val="00F5119A"/>
    <w:rsid w:val="00F5133C"/>
    <w:rsid w:val="00F517E0"/>
    <w:rsid w:val="00F51EAB"/>
    <w:rsid w:val="00F52504"/>
    <w:rsid w:val="00F5273F"/>
    <w:rsid w:val="00F5297F"/>
    <w:rsid w:val="00F52F5D"/>
    <w:rsid w:val="00F52F6D"/>
    <w:rsid w:val="00F53A73"/>
    <w:rsid w:val="00F53CC2"/>
    <w:rsid w:val="00F5414C"/>
    <w:rsid w:val="00F545C9"/>
    <w:rsid w:val="00F54644"/>
    <w:rsid w:val="00F5491B"/>
    <w:rsid w:val="00F54A88"/>
    <w:rsid w:val="00F54EBB"/>
    <w:rsid w:val="00F55626"/>
    <w:rsid w:val="00F5594B"/>
    <w:rsid w:val="00F55B3B"/>
    <w:rsid w:val="00F5617C"/>
    <w:rsid w:val="00F56209"/>
    <w:rsid w:val="00F563B4"/>
    <w:rsid w:val="00F563F1"/>
    <w:rsid w:val="00F56537"/>
    <w:rsid w:val="00F56A06"/>
    <w:rsid w:val="00F56ABC"/>
    <w:rsid w:val="00F56D13"/>
    <w:rsid w:val="00F56EB1"/>
    <w:rsid w:val="00F56F85"/>
    <w:rsid w:val="00F5753A"/>
    <w:rsid w:val="00F57CFE"/>
    <w:rsid w:val="00F60415"/>
    <w:rsid w:val="00F60E9C"/>
    <w:rsid w:val="00F6108D"/>
    <w:rsid w:val="00F61577"/>
    <w:rsid w:val="00F616D9"/>
    <w:rsid w:val="00F618D7"/>
    <w:rsid w:val="00F61905"/>
    <w:rsid w:val="00F61AD5"/>
    <w:rsid w:val="00F61AE3"/>
    <w:rsid w:val="00F61CE0"/>
    <w:rsid w:val="00F61F2C"/>
    <w:rsid w:val="00F62053"/>
    <w:rsid w:val="00F622C3"/>
    <w:rsid w:val="00F62447"/>
    <w:rsid w:val="00F625B7"/>
    <w:rsid w:val="00F629FC"/>
    <w:rsid w:val="00F62AF3"/>
    <w:rsid w:val="00F62B33"/>
    <w:rsid w:val="00F62CFA"/>
    <w:rsid w:val="00F62D31"/>
    <w:rsid w:val="00F63191"/>
    <w:rsid w:val="00F636EE"/>
    <w:rsid w:val="00F63C1D"/>
    <w:rsid w:val="00F63E2F"/>
    <w:rsid w:val="00F63ECA"/>
    <w:rsid w:val="00F641D7"/>
    <w:rsid w:val="00F64530"/>
    <w:rsid w:val="00F6481D"/>
    <w:rsid w:val="00F64DFC"/>
    <w:rsid w:val="00F64E17"/>
    <w:rsid w:val="00F64EC3"/>
    <w:rsid w:val="00F65224"/>
    <w:rsid w:val="00F65257"/>
    <w:rsid w:val="00F65473"/>
    <w:rsid w:val="00F65836"/>
    <w:rsid w:val="00F65A29"/>
    <w:rsid w:val="00F65B4A"/>
    <w:rsid w:val="00F65B96"/>
    <w:rsid w:val="00F65C81"/>
    <w:rsid w:val="00F65CB9"/>
    <w:rsid w:val="00F66421"/>
    <w:rsid w:val="00F666E6"/>
    <w:rsid w:val="00F66925"/>
    <w:rsid w:val="00F66D67"/>
    <w:rsid w:val="00F67098"/>
    <w:rsid w:val="00F673BF"/>
    <w:rsid w:val="00F673EA"/>
    <w:rsid w:val="00F67650"/>
    <w:rsid w:val="00F67781"/>
    <w:rsid w:val="00F67C10"/>
    <w:rsid w:val="00F67C7E"/>
    <w:rsid w:val="00F67D7B"/>
    <w:rsid w:val="00F67E3A"/>
    <w:rsid w:val="00F70124"/>
    <w:rsid w:val="00F7021F"/>
    <w:rsid w:val="00F70442"/>
    <w:rsid w:val="00F704E8"/>
    <w:rsid w:val="00F70735"/>
    <w:rsid w:val="00F70ABC"/>
    <w:rsid w:val="00F70F65"/>
    <w:rsid w:val="00F70F8C"/>
    <w:rsid w:val="00F715F8"/>
    <w:rsid w:val="00F71766"/>
    <w:rsid w:val="00F71CCC"/>
    <w:rsid w:val="00F71D7E"/>
    <w:rsid w:val="00F71F85"/>
    <w:rsid w:val="00F7246B"/>
    <w:rsid w:val="00F7252D"/>
    <w:rsid w:val="00F726ED"/>
    <w:rsid w:val="00F72874"/>
    <w:rsid w:val="00F729FA"/>
    <w:rsid w:val="00F72BF4"/>
    <w:rsid w:val="00F72E50"/>
    <w:rsid w:val="00F72F5D"/>
    <w:rsid w:val="00F731DA"/>
    <w:rsid w:val="00F731DC"/>
    <w:rsid w:val="00F73DA1"/>
    <w:rsid w:val="00F73F8C"/>
    <w:rsid w:val="00F73FD4"/>
    <w:rsid w:val="00F7423A"/>
    <w:rsid w:val="00F74607"/>
    <w:rsid w:val="00F74773"/>
    <w:rsid w:val="00F7487F"/>
    <w:rsid w:val="00F748F5"/>
    <w:rsid w:val="00F7496C"/>
    <w:rsid w:val="00F74A18"/>
    <w:rsid w:val="00F74B8F"/>
    <w:rsid w:val="00F74D1B"/>
    <w:rsid w:val="00F74F23"/>
    <w:rsid w:val="00F76000"/>
    <w:rsid w:val="00F761F0"/>
    <w:rsid w:val="00F7643C"/>
    <w:rsid w:val="00F76443"/>
    <w:rsid w:val="00F76737"/>
    <w:rsid w:val="00F76959"/>
    <w:rsid w:val="00F76EE3"/>
    <w:rsid w:val="00F7703A"/>
    <w:rsid w:val="00F77194"/>
    <w:rsid w:val="00F77B11"/>
    <w:rsid w:val="00F8005A"/>
    <w:rsid w:val="00F80240"/>
    <w:rsid w:val="00F80638"/>
    <w:rsid w:val="00F806DA"/>
    <w:rsid w:val="00F80BEA"/>
    <w:rsid w:val="00F80C75"/>
    <w:rsid w:val="00F811BD"/>
    <w:rsid w:val="00F8131B"/>
    <w:rsid w:val="00F815C3"/>
    <w:rsid w:val="00F81625"/>
    <w:rsid w:val="00F8185B"/>
    <w:rsid w:val="00F818DB"/>
    <w:rsid w:val="00F81AC0"/>
    <w:rsid w:val="00F81E8C"/>
    <w:rsid w:val="00F825A6"/>
    <w:rsid w:val="00F826F6"/>
    <w:rsid w:val="00F82714"/>
    <w:rsid w:val="00F82815"/>
    <w:rsid w:val="00F82A6B"/>
    <w:rsid w:val="00F82B13"/>
    <w:rsid w:val="00F82BAF"/>
    <w:rsid w:val="00F8330F"/>
    <w:rsid w:val="00F83E0B"/>
    <w:rsid w:val="00F83EB9"/>
    <w:rsid w:val="00F83FCA"/>
    <w:rsid w:val="00F84486"/>
    <w:rsid w:val="00F8480E"/>
    <w:rsid w:val="00F84BBC"/>
    <w:rsid w:val="00F84DDA"/>
    <w:rsid w:val="00F84F62"/>
    <w:rsid w:val="00F84F66"/>
    <w:rsid w:val="00F85042"/>
    <w:rsid w:val="00F853F8"/>
    <w:rsid w:val="00F85695"/>
    <w:rsid w:val="00F857B9"/>
    <w:rsid w:val="00F85B9D"/>
    <w:rsid w:val="00F85D11"/>
    <w:rsid w:val="00F86133"/>
    <w:rsid w:val="00F86256"/>
    <w:rsid w:val="00F86442"/>
    <w:rsid w:val="00F865DB"/>
    <w:rsid w:val="00F867E3"/>
    <w:rsid w:val="00F8684A"/>
    <w:rsid w:val="00F8697A"/>
    <w:rsid w:val="00F86ABB"/>
    <w:rsid w:val="00F86CA7"/>
    <w:rsid w:val="00F86D11"/>
    <w:rsid w:val="00F87084"/>
    <w:rsid w:val="00F87CD6"/>
    <w:rsid w:val="00F87DE0"/>
    <w:rsid w:val="00F90067"/>
    <w:rsid w:val="00F900F8"/>
    <w:rsid w:val="00F9013E"/>
    <w:rsid w:val="00F901FC"/>
    <w:rsid w:val="00F9024A"/>
    <w:rsid w:val="00F904BB"/>
    <w:rsid w:val="00F9067C"/>
    <w:rsid w:val="00F907C9"/>
    <w:rsid w:val="00F90AF9"/>
    <w:rsid w:val="00F90B7E"/>
    <w:rsid w:val="00F91159"/>
    <w:rsid w:val="00F911B2"/>
    <w:rsid w:val="00F912A7"/>
    <w:rsid w:val="00F915F1"/>
    <w:rsid w:val="00F91E25"/>
    <w:rsid w:val="00F91F90"/>
    <w:rsid w:val="00F9261B"/>
    <w:rsid w:val="00F92A87"/>
    <w:rsid w:val="00F931EB"/>
    <w:rsid w:val="00F9345C"/>
    <w:rsid w:val="00F939D8"/>
    <w:rsid w:val="00F93FA0"/>
    <w:rsid w:val="00F94191"/>
    <w:rsid w:val="00F94294"/>
    <w:rsid w:val="00F942D4"/>
    <w:rsid w:val="00F94441"/>
    <w:rsid w:val="00F94570"/>
    <w:rsid w:val="00F947C7"/>
    <w:rsid w:val="00F94925"/>
    <w:rsid w:val="00F94A22"/>
    <w:rsid w:val="00F94B4E"/>
    <w:rsid w:val="00F94CE1"/>
    <w:rsid w:val="00F94DB8"/>
    <w:rsid w:val="00F9501E"/>
    <w:rsid w:val="00F952F9"/>
    <w:rsid w:val="00F95E24"/>
    <w:rsid w:val="00F95FA7"/>
    <w:rsid w:val="00F961DC"/>
    <w:rsid w:val="00F96671"/>
    <w:rsid w:val="00F96741"/>
    <w:rsid w:val="00F96B20"/>
    <w:rsid w:val="00F96E23"/>
    <w:rsid w:val="00F96E95"/>
    <w:rsid w:val="00F97237"/>
    <w:rsid w:val="00F979BE"/>
    <w:rsid w:val="00F97A04"/>
    <w:rsid w:val="00F97A69"/>
    <w:rsid w:val="00FA08EA"/>
    <w:rsid w:val="00FA0CF2"/>
    <w:rsid w:val="00FA0D49"/>
    <w:rsid w:val="00FA137E"/>
    <w:rsid w:val="00FA1389"/>
    <w:rsid w:val="00FA14D0"/>
    <w:rsid w:val="00FA1785"/>
    <w:rsid w:val="00FA18F0"/>
    <w:rsid w:val="00FA1EE6"/>
    <w:rsid w:val="00FA261B"/>
    <w:rsid w:val="00FA2870"/>
    <w:rsid w:val="00FA2BF7"/>
    <w:rsid w:val="00FA2CC2"/>
    <w:rsid w:val="00FA3080"/>
    <w:rsid w:val="00FA3457"/>
    <w:rsid w:val="00FA3637"/>
    <w:rsid w:val="00FA37D9"/>
    <w:rsid w:val="00FA3CF1"/>
    <w:rsid w:val="00FA3D97"/>
    <w:rsid w:val="00FA3F80"/>
    <w:rsid w:val="00FA4318"/>
    <w:rsid w:val="00FA43FF"/>
    <w:rsid w:val="00FA4457"/>
    <w:rsid w:val="00FA464B"/>
    <w:rsid w:val="00FA48FD"/>
    <w:rsid w:val="00FA49E3"/>
    <w:rsid w:val="00FA4AE9"/>
    <w:rsid w:val="00FA4BC5"/>
    <w:rsid w:val="00FA4D23"/>
    <w:rsid w:val="00FA4D95"/>
    <w:rsid w:val="00FA4E12"/>
    <w:rsid w:val="00FA4F99"/>
    <w:rsid w:val="00FA4FE1"/>
    <w:rsid w:val="00FA5033"/>
    <w:rsid w:val="00FA52E5"/>
    <w:rsid w:val="00FA530C"/>
    <w:rsid w:val="00FA5749"/>
    <w:rsid w:val="00FA57B4"/>
    <w:rsid w:val="00FA59F7"/>
    <w:rsid w:val="00FA5B53"/>
    <w:rsid w:val="00FA5C52"/>
    <w:rsid w:val="00FA5EEE"/>
    <w:rsid w:val="00FA60AD"/>
    <w:rsid w:val="00FA617C"/>
    <w:rsid w:val="00FA637A"/>
    <w:rsid w:val="00FA644B"/>
    <w:rsid w:val="00FA66E0"/>
    <w:rsid w:val="00FA6C2D"/>
    <w:rsid w:val="00FA6D9A"/>
    <w:rsid w:val="00FA717B"/>
    <w:rsid w:val="00FA7513"/>
    <w:rsid w:val="00FA75F2"/>
    <w:rsid w:val="00FA768E"/>
    <w:rsid w:val="00FA7700"/>
    <w:rsid w:val="00FA7746"/>
    <w:rsid w:val="00FA7AF8"/>
    <w:rsid w:val="00FB0343"/>
    <w:rsid w:val="00FB0490"/>
    <w:rsid w:val="00FB103E"/>
    <w:rsid w:val="00FB1069"/>
    <w:rsid w:val="00FB1386"/>
    <w:rsid w:val="00FB171A"/>
    <w:rsid w:val="00FB1792"/>
    <w:rsid w:val="00FB17AA"/>
    <w:rsid w:val="00FB1833"/>
    <w:rsid w:val="00FB19D1"/>
    <w:rsid w:val="00FB1EB2"/>
    <w:rsid w:val="00FB20EA"/>
    <w:rsid w:val="00FB23C7"/>
    <w:rsid w:val="00FB23F9"/>
    <w:rsid w:val="00FB246A"/>
    <w:rsid w:val="00FB2787"/>
    <w:rsid w:val="00FB2A01"/>
    <w:rsid w:val="00FB2D62"/>
    <w:rsid w:val="00FB311B"/>
    <w:rsid w:val="00FB3506"/>
    <w:rsid w:val="00FB3721"/>
    <w:rsid w:val="00FB397E"/>
    <w:rsid w:val="00FB3AF0"/>
    <w:rsid w:val="00FB3FED"/>
    <w:rsid w:val="00FB4115"/>
    <w:rsid w:val="00FB4151"/>
    <w:rsid w:val="00FB45AE"/>
    <w:rsid w:val="00FB4661"/>
    <w:rsid w:val="00FB46A4"/>
    <w:rsid w:val="00FB4878"/>
    <w:rsid w:val="00FB4C12"/>
    <w:rsid w:val="00FB52A2"/>
    <w:rsid w:val="00FB5498"/>
    <w:rsid w:val="00FB5582"/>
    <w:rsid w:val="00FB5BA3"/>
    <w:rsid w:val="00FB604A"/>
    <w:rsid w:val="00FB6653"/>
    <w:rsid w:val="00FB6763"/>
    <w:rsid w:val="00FB69A8"/>
    <w:rsid w:val="00FB6C4D"/>
    <w:rsid w:val="00FB6F34"/>
    <w:rsid w:val="00FB6F41"/>
    <w:rsid w:val="00FB70B7"/>
    <w:rsid w:val="00FB72F1"/>
    <w:rsid w:val="00FB7647"/>
    <w:rsid w:val="00FB790E"/>
    <w:rsid w:val="00FB79D9"/>
    <w:rsid w:val="00FB79FA"/>
    <w:rsid w:val="00FB79FB"/>
    <w:rsid w:val="00FB7A50"/>
    <w:rsid w:val="00FB7D05"/>
    <w:rsid w:val="00FB7DF8"/>
    <w:rsid w:val="00FB7FD9"/>
    <w:rsid w:val="00FC0607"/>
    <w:rsid w:val="00FC0801"/>
    <w:rsid w:val="00FC0945"/>
    <w:rsid w:val="00FC0DE3"/>
    <w:rsid w:val="00FC11F1"/>
    <w:rsid w:val="00FC1833"/>
    <w:rsid w:val="00FC1859"/>
    <w:rsid w:val="00FC1996"/>
    <w:rsid w:val="00FC1B6E"/>
    <w:rsid w:val="00FC1D37"/>
    <w:rsid w:val="00FC1D81"/>
    <w:rsid w:val="00FC24E8"/>
    <w:rsid w:val="00FC276B"/>
    <w:rsid w:val="00FC2A1C"/>
    <w:rsid w:val="00FC2A8E"/>
    <w:rsid w:val="00FC2AD7"/>
    <w:rsid w:val="00FC2C25"/>
    <w:rsid w:val="00FC2E23"/>
    <w:rsid w:val="00FC2E28"/>
    <w:rsid w:val="00FC3198"/>
    <w:rsid w:val="00FC322D"/>
    <w:rsid w:val="00FC3369"/>
    <w:rsid w:val="00FC33D0"/>
    <w:rsid w:val="00FC3717"/>
    <w:rsid w:val="00FC3CB9"/>
    <w:rsid w:val="00FC3D93"/>
    <w:rsid w:val="00FC3DA8"/>
    <w:rsid w:val="00FC3DE6"/>
    <w:rsid w:val="00FC3F21"/>
    <w:rsid w:val="00FC4134"/>
    <w:rsid w:val="00FC43A9"/>
    <w:rsid w:val="00FC442D"/>
    <w:rsid w:val="00FC4563"/>
    <w:rsid w:val="00FC4981"/>
    <w:rsid w:val="00FC4CE6"/>
    <w:rsid w:val="00FC4EFA"/>
    <w:rsid w:val="00FC4F59"/>
    <w:rsid w:val="00FC5342"/>
    <w:rsid w:val="00FC5540"/>
    <w:rsid w:val="00FC5605"/>
    <w:rsid w:val="00FC566D"/>
    <w:rsid w:val="00FC5A2F"/>
    <w:rsid w:val="00FC5A77"/>
    <w:rsid w:val="00FC5AD6"/>
    <w:rsid w:val="00FC5DF2"/>
    <w:rsid w:val="00FC5FE2"/>
    <w:rsid w:val="00FC60A3"/>
    <w:rsid w:val="00FC6386"/>
    <w:rsid w:val="00FC67A9"/>
    <w:rsid w:val="00FC70A1"/>
    <w:rsid w:val="00FC7171"/>
    <w:rsid w:val="00FC76E4"/>
    <w:rsid w:val="00FC7B25"/>
    <w:rsid w:val="00FC7F3F"/>
    <w:rsid w:val="00FD01C4"/>
    <w:rsid w:val="00FD01E8"/>
    <w:rsid w:val="00FD023D"/>
    <w:rsid w:val="00FD063E"/>
    <w:rsid w:val="00FD0674"/>
    <w:rsid w:val="00FD1568"/>
    <w:rsid w:val="00FD1B0E"/>
    <w:rsid w:val="00FD1B41"/>
    <w:rsid w:val="00FD1FD4"/>
    <w:rsid w:val="00FD2ABC"/>
    <w:rsid w:val="00FD2CA0"/>
    <w:rsid w:val="00FD2DA5"/>
    <w:rsid w:val="00FD2DB8"/>
    <w:rsid w:val="00FD2FD5"/>
    <w:rsid w:val="00FD319F"/>
    <w:rsid w:val="00FD32F5"/>
    <w:rsid w:val="00FD368B"/>
    <w:rsid w:val="00FD3A6F"/>
    <w:rsid w:val="00FD3B9D"/>
    <w:rsid w:val="00FD3FB1"/>
    <w:rsid w:val="00FD3FD9"/>
    <w:rsid w:val="00FD445F"/>
    <w:rsid w:val="00FD4468"/>
    <w:rsid w:val="00FD45E6"/>
    <w:rsid w:val="00FD47B4"/>
    <w:rsid w:val="00FD480D"/>
    <w:rsid w:val="00FD4815"/>
    <w:rsid w:val="00FD4AC3"/>
    <w:rsid w:val="00FD4C48"/>
    <w:rsid w:val="00FD501B"/>
    <w:rsid w:val="00FD51E6"/>
    <w:rsid w:val="00FD5521"/>
    <w:rsid w:val="00FD5644"/>
    <w:rsid w:val="00FD58BC"/>
    <w:rsid w:val="00FD5C55"/>
    <w:rsid w:val="00FD5D28"/>
    <w:rsid w:val="00FD658C"/>
    <w:rsid w:val="00FD65F6"/>
    <w:rsid w:val="00FD69A0"/>
    <w:rsid w:val="00FD69B4"/>
    <w:rsid w:val="00FD6BE8"/>
    <w:rsid w:val="00FD71EA"/>
    <w:rsid w:val="00FD74BC"/>
    <w:rsid w:val="00FD74FA"/>
    <w:rsid w:val="00FD75AA"/>
    <w:rsid w:val="00FD75B9"/>
    <w:rsid w:val="00FD7816"/>
    <w:rsid w:val="00FD7E77"/>
    <w:rsid w:val="00FE021E"/>
    <w:rsid w:val="00FE03D5"/>
    <w:rsid w:val="00FE042A"/>
    <w:rsid w:val="00FE0945"/>
    <w:rsid w:val="00FE0B14"/>
    <w:rsid w:val="00FE0F6D"/>
    <w:rsid w:val="00FE0F8F"/>
    <w:rsid w:val="00FE0FED"/>
    <w:rsid w:val="00FE19EA"/>
    <w:rsid w:val="00FE1BC2"/>
    <w:rsid w:val="00FE1F49"/>
    <w:rsid w:val="00FE1F61"/>
    <w:rsid w:val="00FE23CD"/>
    <w:rsid w:val="00FE31F1"/>
    <w:rsid w:val="00FE3472"/>
    <w:rsid w:val="00FE348A"/>
    <w:rsid w:val="00FE35D1"/>
    <w:rsid w:val="00FE3976"/>
    <w:rsid w:val="00FE3AE5"/>
    <w:rsid w:val="00FE3C9A"/>
    <w:rsid w:val="00FE3D89"/>
    <w:rsid w:val="00FE3D91"/>
    <w:rsid w:val="00FE4193"/>
    <w:rsid w:val="00FE470E"/>
    <w:rsid w:val="00FE4780"/>
    <w:rsid w:val="00FE4C9D"/>
    <w:rsid w:val="00FE5072"/>
    <w:rsid w:val="00FE5378"/>
    <w:rsid w:val="00FE5514"/>
    <w:rsid w:val="00FE56A1"/>
    <w:rsid w:val="00FE582E"/>
    <w:rsid w:val="00FE5DD4"/>
    <w:rsid w:val="00FE5DD6"/>
    <w:rsid w:val="00FE5E9E"/>
    <w:rsid w:val="00FE5EED"/>
    <w:rsid w:val="00FE5F9D"/>
    <w:rsid w:val="00FE6067"/>
    <w:rsid w:val="00FE61B0"/>
    <w:rsid w:val="00FE6535"/>
    <w:rsid w:val="00FE683D"/>
    <w:rsid w:val="00FE6851"/>
    <w:rsid w:val="00FE68C1"/>
    <w:rsid w:val="00FE68C3"/>
    <w:rsid w:val="00FE6A6B"/>
    <w:rsid w:val="00FE75FB"/>
    <w:rsid w:val="00FE784E"/>
    <w:rsid w:val="00FE7A85"/>
    <w:rsid w:val="00FE7BAC"/>
    <w:rsid w:val="00FE7BC2"/>
    <w:rsid w:val="00FE7F0A"/>
    <w:rsid w:val="00FF0119"/>
    <w:rsid w:val="00FF02FC"/>
    <w:rsid w:val="00FF0301"/>
    <w:rsid w:val="00FF03AB"/>
    <w:rsid w:val="00FF0522"/>
    <w:rsid w:val="00FF05BC"/>
    <w:rsid w:val="00FF080F"/>
    <w:rsid w:val="00FF0817"/>
    <w:rsid w:val="00FF0881"/>
    <w:rsid w:val="00FF094E"/>
    <w:rsid w:val="00FF0D7A"/>
    <w:rsid w:val="00FF0E23"/>
    <w:rsid w:val="00FF11F1"/>
    <w:rsid w:val="00FF1217"/>
    <w:rsid w:val="00FF1746"/>
    <w:rsid w:val="00FF17D7"/>
    <w:rsid w:val="00FF1B45"/>
    <w:rsid w:val="00FF243F"/>
    <w:rsid w:val="00FF2576"/>
    <w:rsid w:val="00FF2971"/>
    <w:rsid w:val="00FF3009"/>
    <w:rsid w:val="00FF303F"/>
    <w:rsid w:val="00FF31F9"/>
    <w:rsid w:val="00FF3241"/>
    <w:rsid w:val="00FF3272"/>
    <w:rsid w:val="00FF3AD3"/>
    <w:rsid w:val="00FF3C84"/>
    <w:rsid w:val="00FF3DB3"/>
    <w:rsid w:val="00FF4323"/>
    <w:rsid w:val="00FF48E5"/>
    <w:rsid w:val="00FF490E"/>
    <w:rsid w:val="00FF53A9"/>
    <w:rsid w:val="00FF55D6"/>
    <w:rsid w:val="00FF59A8"/>
    <w:rsid w:val="00FF5BCC"/>
    <w:rsid w:val="00FF649A"/>
    <w:rsid w:val="00FF6921"/>
    <w:rsid w:val="00FF6AA8"/>
    <w:rsid w:val="00FF6B63"/>
    <w:rsid w:val="00FF6CFB"/>
    <w:rsid w:val="00FF6EEC"/>
    <w:rsid w:val="00FF71A7"/>
    <w:rsid w:val="00FF7201"/>
    <w:rsid w:val="00FF7243"/>
    <w:rsid w:val="00FF7283"/>
    <w:rsid w:val="00FF767C"/>
    <w:rsid w:val="00FF79FA"/>
    <w:rsid w:val="00FF7B11"/>
    <w:rsid w:val="00FF7CB9"/>
    <w:rsid w:val="00FF7E1E"/>
    <w:rsid w:val="00FF7E4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5:docId w15:val="{C2C5A346-01F9-42A9-98C5-BFB9D9BF84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3620EF"/>
    <w:pPr>
      <w:spacing w:line="360" w:lineRule="auto"/>
      <w:jc w:val="both"/>
    </w:pPr>
    <w:rPr>
      <w:rFonts w:ascii="Arial" w:hAnsi="Arial"/>
      <w:sz w:val="24"/>
      <w:szCs w:val="24"/>
    </w:rPr>
  </w:style>
  <w:style w:type="paragraph" w:styleId="Heading1">
    <w:name w:val="heading 1"/>
    <w:basedOn w:val="Normal"/>
    <w:next w:val="Normal"/>
    <w:autoRedefine/>
    <w:qFormat/>
    <w:rsid w:val="00116596"/>
    <w:pPr>
      <w:keepNext/>
      <w:spacing w:after="60"/>
      <w:outlineLvl w:val="0"/>
    </w:pPr>
    <w:rPr>
      <w:rFonts w:cs="Arial"/>
      <w:b/>
      <w:bCs/>
      <w:kern w:val="32"/>
      <w:sz w:val="32"/>
      <w:lang w:val="en-GB"/>
    </w:rPr>
  </w:style>
  <w:style w:type="paragraph" w:styleId="Heading2">
    <w:name w:val="heading 2"/>
    <w:basedOn w:val="Normal"/>
    <w:next w:val="Normal"/>
    <w:qFormat/>
    <w:rsid w:val="00780F5D"/>
    <w:pPr>
      <w:keepNext/>
      <w:spacing w:before="240" w:after="60"/>
      <w:outlineLvl w:val="1"/>
    </w:pPr>
    <w:rPr>
      <w:rFonts w:cs="Arial"/>
      <w:b/>
      <w:bCs/>
      <w:iCs/>
      <w:sz w:val="28"/>
      <w:szCs w:val="28"/>
    </w:rPr>
  </w:style>
  <w:style w:type="paragraph" w:styleId="Heading3">
    <w:name w:val="heading 3"/>
    <w:basedOn w:val="Normal"/>
    <w:next w:val="Normal"/>
    <w:qFormat/>
    <w:rsid w:val="00D96E6A"/>
    <w:pPr>
      <w:keepNext/>
      <w:spacing w:before="240" w:after="60"/>
      <w:outlineLvl w:val="2"/>
    </w:pPr>
    <w:rPr>
      <w:rFonts w:cs="Arial"/>
      <w:bCs/>
      <w:i/>
      <w:sz w:val="26"/>
      <w:szCs w:val="26"/>
    </w:rPr>
  </w:style>
  <w:style w:type="paragraph" w:styleId="Heading4">
    <w:name w:val="heading 4"/>
    <w:basedOn w:val="Normal"/>
    <w:next w:val="Normal"/>
    <w:qFormat/>
    <w:rsid w:val="00FE021E"/>
    <w:pPr>
      <w:keepNext/>
      <w:spacing w:before="240" w:after="60"/>
      <w:outlineLvl w:val="3"/>
    </w:pPr>
    <w:rPr>
      <w:b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DocumentMap">
    <w:name w:val="Document Map"/>
    <w:basedOn w:val="Normal"/>
    <w:semiHidden/>
    <w:rsid w:val="00661EC4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FootnoteText">
    <w:name w:val="footnote text"/>
    <w:basedOn w:val="Normal"/>
    <w:link w:val="FootnoteTextChar"/>
    <w:semiHidden/>
    <w:rsid w:val="00877165"/>
    <w:rPr>
      <w:sz w:val="20"/>
      <w:szCs w:val="20"/>
    </w:rPr>
  </w:style>
  <w:style w:type="character" w:styleId="FootnoteReference">
    <w:name w:val="footnote reference"/>
    <w:semiHidden/>
    <w:rsid w:val="00877165"/>
    <w:rPr>
      <w:vertAlign w:val="superscript"/>
    </w:rPr>
  </w:style>
  <w:style w:type="paragraph" w:styleId="Footer">
    <w:name w:val="footer"/>
    <w:basedOn w:val="Normal"/>
    <w:link w:val="FooterChar"/>
    <w:uiPriority w:val="99"/>
    <w:rsid w:val="006B5ABD"/>
    <w:pPr>
      <w:tabs>
        <w:tab w:val="center" w:pos="4536"/>
        <w:tab w:val="right" w:pos="9072"/>
      </w:tabs>
    </w:pPr>
  </w:style>
  <w:style w:type="character" w:styleId="PageNumber">
    <w:name w:val="page number"/>
    <w:basedOn w:val="DefaultParagraphFont"/>
    <w:rsid w:val="006B5ABD"/>
  </w:style>
  <w:style w:type="paragraph" w:styleId="BalloonText">
    <w:name w:val="Balloon Text"/>
    <w:basedOn w:val="Normal"/>
    <w:semiHidden/>
    <w:rsid w:val="004449A1"/>
    <w:rPr>
      <w:rFonts w:ascii="Tahoma" w:hAnsi="Tahoma" w:cs="Tahoma"/>
      <w:sz w:val="16"/>
      <w:szCs w:val="16"/>
    </w:rPr>
  </w:style>
  <w:style w:type="character" w:styleId="Hyperlink">
    <w:name w:val="Hyperlink"/>
    <w:uiPriority w:val="99"/>
    <w:rsid w:val="003E785C"/>
    <w:rPr>
      <w:color w:val="0000FF"/>
      <w:u w:val="single"/>
    </w:rPr>
  </w:style>
  <w:style w:type="paragraph" w:styleId="ListBullet">
    <w:name w:val="List Bullet"/>
    <w:basedOn w:val="Normal"/>
    <w:rsid w:val="005B2E53"/>
    <w:pPr>
      <w:numPr>
        <w:numId w:val="1"/>
      </w:numPr>
    </w:pPr>
  </w:style>
  <w:style w:type="character" w:customStyle="1" w:styleId="FootnoteTextChar">
    <w:name w:val="Footnote Text Char"/>
    <w:link w:val="FootnoteText"/>
    <w:semiHidden/>
    <w:rsid w:val="00BC3042"/>
    <w:rPr>
      <w:rFonts w:ascii="Arial" w:hAnsi="Arial"/>
    </w:rPr>
  </w:style>
  <w:style w:type="paragraph" w:customStyle="1" w:styleId="MTDisplayEquation">
    <w:name w:val="MTDisplayEquation"/>
    <w:basedOn w:val="Normal"/>
    <w:next w:val="Normal"/>
    <w:link w:val="MTDisplayEquationZchn"/>
    <w:rsid w:val="00631C59"/>
    <w:pPr>
      <w:tabs>
        <w:tab w:val="center" w:pos="4540"/>
        <w:tab w:val="right" w:pos="9080"/>
      </w:tabs>
    </w:pPr>
    <w:rPr>
      <w:lang w:val="en-GB"/>
    </w:rPr>
  </w:style>
  <w:style w:type="character" w:customStyle="1" w:styleId="MTDisplayEquationZchn">
    <w:name w:val="MTDisplayEquation Zchn"/>
    <w:link w:val="MTDisplayEquation"/>
    <w:rsid w:val="00631C59"/>
    <w:rPr>
      <w:rFonts w:ascii="Arial" w:hAnsi="Arial"/>
      <w:sz w:val="24"/>
      <w:szCs w:val="24"/>
      <w:lang w:val="en-GB"/>
    </w:rPr>
  </w:style>
  <w:style w:type="paragraph" w:styleId="Header">
    <w:name w:val="header"/>
    <w:basedOn w:val="Normal"/>
    <w:link w:val="HeaderChar"/>
    <w:uiPriority w:val="99"/>
    <w:rsid w:val="008675F3"/>
    <w:pPr>
      <w:tabs>
        <w:tab w:val="center" w:pos="4536"/>
        <w:tab w:val="right" w:pos="9072"/>
      </w:tabs>
    </w:pPr>
  </w:style>
  <w:style w:type="character" w:customStyle="1" w:styleId="HeaderChar">
    <w:name w:val="Header Char"/>
    <w:link w:val="Header"/>
    <w:uiPriority w:val="99"/>
    <w:rsid w:val="008675F3"/>
    <w:rPr>
      <w:rFonts w:ascii="Arial" w:hAnsi="Arial"/>
      <w:sz w:val="24"/>
      <w:szCs w:val="24"/>
    </w:rPr>
  </w:style>
  <w:style w:type="character" w:styleId="CommentReference">
    <w:name w:val="annotation reference"/>
    <w:uiPriority w:val="99"/>
    <w:rsid w:val="000E3EA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0E3EAE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rsid w:val="000E3EAE"/>
    <w:rPr>
      <w:rFonts w:ascii="Arial" w:hAnsi="Arial"/>
    </w:rPr>
  </w:style>
  <w:style w:type="paragraph" w:styleId="CommentSubject">
    <w:name w:val="annotation subject"/>
    <w:basedOn w:val="CommentText"/>
    <w:next w:val="CommentText"/>
    <w:link w:val="CommentSubjectChar"/>
    <w:rsid w:val="000E3EAE"/>
    <w:rPr>
      <w:b/>
      <w:bCs/>
    </w:rPr>
  </w:style>
  <w:style w:type="character" w:customStyle="1" w:styleId="CommentSubjectChar">
    <w:name w:val="Comment Subject Char"/>
    <w:link w:val="CommentSubject"/>
    <w:rsid w:val="000E3EAE"/>
    <w:rPr>
      <w:rFonts w:ascii="Arial" w:hAnsi="Arial"/>
      <w:b/>
      <w:bCs/>
    </w:rPr>
  </w:style>
  <w:style w:type="paragraph" w:styleId="EndnoteText">
    <w:name w:val="endnote text"/>
    <w:basedOn w:val="Normal"/>
    <w:link w:val="EndnoteTextChar"/>
    <w:rsid w:val="00EB6169"/>
    <w:rPr>
      <w:sz w:val="20"/>
      <w:szCs w:val="20"/>
    </w:rPr>
  </w:style>
  <w:style w:type="character" w:customStyle="1" w:styleId="EndnoteTextChar">
    <w:name w:val="Endnote Text Char"/>
    <w:link w:val="EndnoteText"/>
    <w:rsid w:val="00EB6169"/>
    <w:rPr>
      <w:rFonts w:ascii="Arial" w:hAnsi="Arial"/>
    </w:rPr>
  </w:style>
  <w:style w:type="character" w:styleId="EndnoteReference">
    <w:name w:val="endnote reference"/>
    <w:rsid w:val="00EB6169"/>
    <w:rPr>
      <w:vertAlign w:val="superscript"/>
    </w:rPr>
  </w:style>
  <w:style w:type="character" w:styleId="Emphasis">
    <w:name w:val="Emphasis"/>
    <w:qFormat/>
    <w:rsid w:val="008A0390"/>
    <w:rPr>
      <w:i/>
      <w:iCs/>
    </w:rPr>
  </w:style>
  <w:style w:type="paragraph" w:customStyle="1" w:styleId="Tabellenbezeichnung">
    <w:name w:val="Tabellenbezeichnung"/>
    <w:basedOn w:val="Normal"/>
    <w:rsid w:val="00CB381C"/>
    <w:pPr>
      <w:widowControl w:val="0"/>
      <w:jc w:val="center"/>
    </w:pPr>
    <w:rPr>
      <w:b/>
      <w:sz w:val="20"/>
    </w:rPr>
  </w:style>
  <w:style w:type="paragraph" w:customStyle="1" w:styleId="Tabelle">
    <w:name w:val="Tabelle"/>
    <w:basedOn w:val="Normal"/>
    <w:rsid w:val="00CB381C"/>
    <w:pPr>
      <w:widowControl w:val="0"/>
      <w:jc w:val="center"/>
    </w:pPr>
  </w:style>
  <w:style w:type="character" w:customStyle="1" w:styleId="highlightedsearchterm">
    <w:name w:val="highlightedsearchterm"/>
    <w:basedOn w:val="DefaultParagraphFont"/>
    <w:rsid w:val="002D235F"/>
  </w:style>
  <w:style w:type="paragraph" w:styleId="Revision">
    <w:name w:val="Revision"/>
    <w:hidden/>
    <w:uiPriority w:val="99"/>
    <w:semiHidden/>
    <w:rsid w:val="00A0683E"/>
    <w:rPr>
      <w:rFonts w:ascii="Arial" w:hAnsi="Arial"/>
      <w:sz w:val="24"/>
      <w:szCs w:val="24"/>
    </w:rPr>
  </w:style>
  <w:style w:type="character" w:customStyle="1" w:styleId="FooterChar">
    <w:name w:val="Footer Char"/>
    <w:link w:val="Footer"/>
    <w:uiPriority w:val="99"/>
    <w:rsid w:val="00B34FF9"/>
    <w:rPr>
      <w:rFonts w:ascii="Arial" w:hAnsi="Arial"/>
      <w:sz w:val="24"/>
      <w:szCs w:val="24"/>
    </w:rPr>
  </w:style>
  <w:style w:type="paragraph" w:styleId="ListParagraph">
    <w:name w:val="List Paragraph"/>
    <w:basedOn w:val="Normal"/>
    <w:uiPriority w:val="34"/>
    <w:qFormat/>
    <w:rsid w:val="00F563F1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466496"/>
    <w:pPr>
      <w:spacing w:before="100" w:beforeAutospacing="1" w:after="100" w:afterAutospacing="1" w:line="240" w:lineRule="auto"/>
      <w:jc w:val="left"/>
    </w:pPr>
    <w:rPr>
      <w:rFonts w:ascii="Times" w:hAnsi="Times"/>
      <w:sz w:val="20"/>
      <w:szCs w:val="20"/>
    </w:rPr>
  </w:style>
  <w:style w:type="character" w:styleId="LineNumber">
    <w:name w:val="line number"/>
    <w:basedOn w:val="DefaultParagraphFont"/>
    <w:rsid w:val="00B05A4D"/>
  </w:style>
  <w:style w:type="character" w:styleId="FollowedHyperlink">
    <w:name w:val="FollowedHyperlink"/>
    <w:basedOn w:val="DefaultParagraphFont"/>
    <w:rsid w:val="00F66D67"/>
    <w:rPr>
      <w:color w:val="800080" w:themeColor="followedHyperlink"/>
      <w:u w:val="single"/>
    </w:rPr>
  </w:style>
  <w:style w:type="character" w:customStyle="1" w:styleId="highlight1">
    <w:name w:val="highlight1"/>
    <w:basedOn w:val="DefaultParagraphFont"/>
    <w:rsid w:val="00B2420F"/>
    <w:rPr>
      <w:shd w:val="clear" w:color="auto" w:fill="F2F5F8"/>
    </w:rPr>
  </w:style>
  <w:style w:type="paragraph" w:customStyle="1" w:styleId="EndNoteBibliographyTitle">
    <w:name w:val="EndNote Bibliography Title"/>
    <w:basedOn w:val="Normal"/>
    <w:link w:val="EndNoteBibliographyTitleZchn"/>
    <w:rsid w:val="00607344"/>
    <w:pPr>
      <w:jc w:val="center"/>
    </w:pPr>
    <w:rPr>
      <w:rFonts w:ascii="Times New Roman" w:hAnsi="Times New Roman"/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607344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Zchn"/>
    <w:rsid w:val="00607344"/>
    <w:pPr>
      <w:spacing w:line="480" w:lineRule="auto"/>
    </w:pPr>
    <w:rPr>
      <w:rFonts w:ascii="Times New Roman" w:hAnsi="Times New Roman"/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607344"/>
    <w:rPr>
      <w:noProof/>
      <w:sz w:val="24"/>
      <w:szCs w:val="24"/>
    </w:rPr>
  </w:style>
  <w:style w:type="character" w:customStyle="1" w:styleId="highlight2">
    <w:name w:val="highlight2"/>
    <w:basedOn w:val="DefaultParagraphFont"/>
    <w:rsid w:val="002A786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964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8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142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09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54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3918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773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612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6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008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684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788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2855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71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868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22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380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83443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3858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246432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3133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35441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2508049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354985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48670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869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57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34567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8738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673657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61106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989749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2854882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921485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897587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22322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869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224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95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169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lexander.lischke@uni-greifswald.de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88D4509-44B1-4D56-A51E-1E1319387B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760</Words>
  <Characters>4337</Characters>
  <Application>Microsoft Office Word</Application>
  <DocSecurity>0</DocSecurity>
  <Lines>36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ät Greifswald</Company>
  <LinksUpToDate>false</LinksUpToDate>
  <CharactersWithSpaces>5087</CharactersWithSpaces>
  <SharedDoc>false</SharedDoc>
  <HLinks>
    <vt:vector size="420" baseType="variant">
      <vt:variant>
        <vt:i4>4456459</vt:i4>
      </vt:variant>
      <vt:variant>
        <vt:i4>458</vt:i4>
      </vt:variant>
      <vt:variant>
        <vt:i4>0</vt:i4>
      </vt:variant>
      <vt:variant>
        <vt:i4>5</vt:i4>
      </vt:variant>
      <vt:variant>
        <vt:lpwstr/>
      </vt:variant>
      <vt:variant>
        <vt:lpwstr>_ENREF_52</vt:lpwstr>
      </vt:variant>
      <vt:variant>
        <vt:i4>4456459</vt:i4>
      </vt:variant>
      <vt:variant>
        <vt:i4>455</vt:i4>
      </vt:variant>
      <vt:variant>
        <vt:i4>0</vt:i4>
      </vt:variant>
      <vt:variant>
        <vt:i4>5</vt:i4>
      </vt:variant>
      <vt:variant>
        <vt:lpwstr/>
      </vt:variant>
      <vt:variant>
        <vt:lpwstr>_ENREF_53</vt:lpwstr>
      </vt:variant>
      <vt:variant>
        <vt:i4>4456459</vt:i4>
      </vt:variant>
      <vt:variant>
        <vt:i4>449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456459</vt:i4>
      </vt:variant>
      <vt:variant>
        <vt:i4>445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521995</vt:i4>
      </vt:variant>
      <vt:variant>
        <vt:i4>442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325387</vt:i4>
      </vt:variant>
      <vt:variant>
        <vt:i4>439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521995</vt:i4>
      </vt:variant>
      <vt:variant>
        <vt:i4>409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325387</vt:i4>
      </vt:variant>
      <vt:variant>
        <vt:i4>406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388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521995</vt:i4>
      </vt:variant>
      <vt:variant>
        <vt:i4>384</vt:i4>
      </vt:variant>
      <vt:variant>
        <vt:i4>0</vt:i4>
      </vt:variant>
      <vt:variant>
        <vt:i4>5</vt:i4>
      </vt:variant>
      <vt:variant>
        <vt:lpwstr/>
      </vt:variant>
      <vt:variant>
        <vt:lpwstr>_ENREF_48</vt:lpwstr>
      </vt:variant>
      <vt:variant>
        <vt:i4>4390923</vt:i4>
      </vt:variant>
      <vt:variant>
        <vt:i4>381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378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375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25387</vt:i4>
      </vt:variant>
      <vt:variant>
        <vt:i4>365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90923</vt:i4>
      </vt:variant>
      <vt:variant>
        <vt:i4>362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25387</vt:i4>
      </vt:variant>
      <vt:variant>
        <vt:i4>358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90923</vt:i4>
      </vt:variant>
      <vt:variant>
        <vt:i4>355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352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349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341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521995</vt:i4>
      </vt:variant>
      <vt:variant>
        <vt:i4>331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521995</vt:i4>
      </vt:variant>
      <vt:variant>
        <vt:i4>327</vt:i4>
      </vt:variant>
      <vt:variant>
        <vt:i4>0</vt:i4>
      </vt:variant>
      <vt:variant>
        <vt:i4>5</vt:i4>
      </vt:variant>
      <vt:variant>
        <vt:lpwstr/>
      </vt:variant>
      <vt:variant>
        <vt:lpwstr>_ENREF_48</vt:lpwstr>
      </vt:variant>
      <vt:variant>
        <vt:i4>4390923</vt:i4>
      </vt:variant>
      <vt:variant>
        <vt:i4>324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321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521995</vt:i4>
      </vt:variant>
      <vt:variant>
        <vt:i4>309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521995</vt:i4>
      </vt:variant>
      <vt:variant>
        <vt:i4>301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521995</vt:i4>
      </vt:variant>
      <vt:variant>
        <vt:i4>295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325387</vt:i4>
      </vt:variant>
      <vt:variant>
        <vt:i4>287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521995</vt:i4>
      </vt:variant>
      <vt:variant>
        <vt:i4>281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275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387</vt:i4>
      </vt:variant>
      <vt:variant>
        <vt:i4>271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25387</vt:i4>
      </vt:variant>
      <vt:variant>
        <vt:i4>268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261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257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90923</vt:i4>
      </vt:variant>
      <vt:variant>
        <vt:i4>231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228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25387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90923</vt:i4>
      </vt:variant>
      <vt:variant>
        <vt:i4>221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25387</vt:i4>
      </vt:variant>
      <vt:variant>
        <vt:i4>211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194315</vt:i4>
      </vt:variant>
      <vt:variant>
        <vt:i4>207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204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325387</vt:i4>
      </vt:variant>
      <vt:variant>
        <vt:i4>192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186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180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174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167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120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117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105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653067</vt:i4>
      </vt:variant>
      <vt:variant>
        <vt:i4>87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653067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587531</vt:i4>
      </vt:variant>
      <vt:variant>
        <vt:i4>40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37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90923</vt:i4>
      </vt:variant>
      <vt:variant>
        <vt:i4>34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653067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90923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2818064</vt:i4>
      </vt:variant>
      <vt:variant>
        <vt:i4>0</vt:i4>
      </vt:variant>
      <vt:variant>
        <vt:i4>0</vt:i4>
      </vt:variant>
      <vt:variant>
        <vt:i4>5</vt:i4>
      </vt:variant>
      <vt:variant>
        <vt:lpwstr>mailto:alexander.lischke@uni-greifswald.de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ex Lischke</dc:creator>
  <cp:lastModifiedBy>Adefolakemi Adenugba</cp:lastModifiedBy>
  <cp:revision>2</cp:revision>
  <cp:lastPrinted>2018-12-06T18:54:00Z</cp:lastPrinted>
  <dcterms:created xsi:type="dcterms:W3CDTF">2019-01-08T08:48:00Z</dcterms:created>
  <dcterms:modified xsi:type="dcterms:W3CDTF">2019-01-08T08:48:00Z</dcterms:modified>
  <cp:category>Publikation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